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64A651A3" w:rsidR="00755D82" w:rsidRPr="00815091" w:rsidRDefault="0056492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S</w:t>
      </w:r>
      <w:r>
        <w:rPr>
          <w:rFonts w:ascii="Times New Roman" w:hAnsi="Times New Roman" w:cs="Times New Roman"/>
        </w:rPr>
        <w:t>8401</w:t>
      </w:r>
      <w:r w:rsidR="00396032">
        <w:rPr>
          <w:rFonts w:ascii="Times New Roman" w:hAnsi="Times New Roman" w:cs="Times New Roman"/>
        </w:rPr>
        <w:t xml:space="preserve"> </w:t>
      </w:r>
      <w:r w:rsidR="00893F17">
        <w:rPr>
          <w:rFonts w:ascii="Times New Roman" w:hAnsi="Times New Roman" w:cs="Times New Roman" w:hint="eastAsia"/>
        </w:rPr>
        <w:t>(</w:t>
      </w:r>
      <w:r w:rsidR="00893F17">
        <w:rPr>
          <w:rFonts w:ascii="Times New Roman" w:hAnsi="Times New Roman" w:cs="Times New Roman"/>
        </w:rPr>
        <w:t>2022</w:t>
      </w:r>
      <w:r w:rsidR="00893F17">
        <w:rPr>
          <w:rFonts w:ascii="Times New Roman" w:hAnsi="Times New Roman" w:cs="Times New Roman" w:hint="eastAsia"/>
        </w:rPr>
        <w:t>春</w:t>
      </w:r>
      <w:r w:rsidR="00893F17">
        <w:rPr>
          <w:rFonts w:ascii="Times New Roman" w:hAnsi="Times New Roman" w:cs="Times New Roman"/>
        </w:rPr>
        <w:t>)</w:t>
      </w:r>
      <w:r w:rsidR="00396032">
        <w:rPr>
          <w:rFonts w:ascii="Times New Roman" w:hAnsi="Times New Roman" w:cs="Times New Roman" w:hint="eastAsia"/>
        </w:rPr>
        <w:t>课程项目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0E09FC18" w14:textId="36C00AFA" w:rsidR="00E4179C" w:rsidRPr="00E4179C" w:rsidRDefault="008E0A54" w:rsidP="003D36A5">
      <w:pPr>
        <w:pStyle w:val="a2"/>
      </w:pPr>
      <w:r w:rsidRPr="00220382">
        <w:rPr>
          <w:rStyle w:val="af6"/>
          <w:rFonts w:hint="eastAsia"/>
          <w:spacing w:val="104"/>
          <w:kern w:val="0"/>
          <w:fitText w:val="630" w:id="-1563145472"/>
        </w:rPr>
        <w:t>摘</w:t>
      </w:r>
      <w:r w:rsidRPr="00220382">
        <w:rPr>
          <w:rStyle w:val="af6"/>
          <w:rFonts w:hint="eastAsia"/>
          <w:kern w:val="0"/>
          <w:fitText w:val="630" w:id="-1563145472"/>
        </w:rPr>
        <w:t>要</w:t>
      </w:r>
      <w:r w:rsidR="009D6F80" w:rsidRPr="00220382">
        <w:rPr>
          <w:rStyle w:val="af6"/>
          <w:spacing w:val="-20"/>
          <w:kern w:val="0"/>
        </w:rPr>
        <w:fldChar w:fldCharType="begin"/>
      </w:r>
      <w:r w:rsidR="009D6F80" w:rsidRPr="00220382">
        <w:rPr>
          <w:spacing w:val="-20"/>
        </w:rPr>
        <w:instrText xml:space="preserve"> TC "</w:instrText>
      </w:r>
      <w:bookmarkStart w:id="0" w:name="_Toc109554286"/>
      <w:r w:rsidR="001347DF" w:rsidRPr="00220382">
        <w:rPr>
          <w:rFonts w:hint="eastAsia"/>
          <w:spacing w:val="-20"/>
        </w:rPr>
        <w:instrText>摘</w:instrText>
      </w:r>
      <w:r w:rsidR="00C04559">
        <w:rPr>
          <w:rFonts w:hint="eastAsia"/>
          <w:spacing w:val="-20"/>
        </w:rPr>
        <w:instrText xml:space="preserve"> </w:instrText>
      </w:r>
      <w:r w:rsidR="001347DF" w:rsidRPr="00220382">
        <w:rPr>
          <w:rFonts w:hint="eastAsia"/>
          <w:spacing w:val="-20"/>
        </w:rPr>
        <w:instrText>要</w:instrText>
      </w:r>
      <w:bookmarkEnd w:id="0"/>
      <w:r w:rsidR="009D6F80" w:rsidRPr="00220382">
        <w:rPr>
          <w:spacing w:val="-20"/>
        </w:rPr>
        <w:instrText xml:space="preserve">" \f C \l "1" </w:instrText>
      </w:r>
      <w:r w:rsidR="009D6F80" w:rsidRPr="00220382">
        <w:rPr>
          <w:rStyle w:val="af6"/>
          <w:spacing w:val="-20"/>
          <w:kern w:val="0"/>
        </w:rPr>
        <w:fldChar w:fldCharType="end"/>
      </w:r>
      <w:r>
        <w:rPr>
          <w:rFonts w:hint="eastAsia"/>
        </w:rPr>
        <w:t>：</w:t>
      </w:r>
      <w:r w:rsidR="00E4179C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62415452" w:rsidR="00B50C9C" w:rsidRPr="006117E4" w:rsidRDefault="008C60FA" w:rsidP="00A06EB2">
      <w:pPr>
        <w:pStyle w:val="af7"/>
      </w:pPr>
      <w:r>
        <w:rPr>
          <w:rFonts w:hint="eastAsia"/>
        </w:rPr>
        <w:t>Cour</w:t>
      </w:r>
      <w:r>
        <w:t>se Project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ADFC84A" w:rsidR="00F2492E" w:rsidRPr="00F2492E" w:rsidRDefault="00A21DCF" w:rsidP="00F2492E">
      <w:pPr>
        <w:pStyle w:val="a2"/>
      </w:pPr>
      <w:r w:rsidRPr="00811F99">
        <w:rPr>
          <w:rStyle w:val="af6"/>
          <w:b w:val="0"/>
          <w:kern w:val="0"/>
        </w:rPr>
        <w:t>A</w:t>
      </w:r>
      <w:r w:rsidR="00563091" w:rsidRPr="00811F99">
        <w:rPr>
          <w:rStyle w:val="af6"/>
          <w:b w:val="0"/>
          <w:kern w:val="0"/>
        </w:rPr>
        <w:t>bstract</w:t>
      </w:r>
      <w:r w:rsidR="009D6F80">
        <w:rPr>
          <w:rStyle w:val="af6"/>
          <w:b w:val="0"/>
          <w:kern w:val="0"/>
        </w:rPr>
        <w:fldChar w:fldCharType="begin"/>
      </w:r>
      <w:r w:rsidR="009D6F80">
        <w:instrText xml:space="preserve"> TC "</w:instrText>
      </w:r>
      <w:bookmarkStart w:id="1" w:name="_Toc109554287"/>
      <w:r w:rsidR="009D6F80" w:rsidRPr="00423874">
        <w:rPr>
          <w:rStyle w:val="af6"/>
          <w:b w:val="0"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 w:val="0"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303B41" w:rsidRPr="00BE6B7B">
        <w:t xml:space="preserve">The purpose of this paper is to compare several commonly used </w:t>
      </w:r>
      <w:r w:rsidR="000C68A1">
        <w:t xml:space="preserve">classical </w:t>
      </w:r>
      <w:r w:rsidR="00303B41" w:rsidRPr="00BE6B7B">
        <w:t xml:space="preserve">decomposition </w:t>
      </w:r>
      <w:r w:rsidR="000C68A1">
        <w:rPr>
          <w:rFonts w:hint="eastAsia"/>
        </w:rPr>
        <w:t>(</w:t>
      </w:r>
      <w:r w:rsidR="000C68A1">
        <w:t xml:space="preserve">seasonal adjustment) </w:t>
      </w:r>
      <w:r w:rsidR="00303B41" w:rsidRPr="00BE6B7B">
        <w:t>methods systematically and to provide suggestions for future research</w:t>
      </w:r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bookmarkStart w:id="2" w:name="_Hlk109484769" w:displacedByCustomXml="next"/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0D3BC0C" w:rsidR="00BA3ED1" w:rsidRPr="006A6019" w:rsidRDefault="00212EE6" w:rsidP="006A6019">
          <w:pPr>
            <w:pStyle w:val="TOC"/>
            <w:jc w:val="center"/>
            <w:outlineLvl w:val="0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  <w:szCs w:val="36"/>
            </w:rPr>
          </w:pPr>
          <w:r w:rsidRPr="004D53C5">
            <w:rPr>
              <w:rFonts w:ascii="Times New Roman" w:eastAsiaTheme="minorEastAsia" w:hAnsi="Times New Roman" w:cs="Times New Roman"/>
              <w:b/>
              <w:color w:val="auto"/>
              <w:kern w:val="2"/>
              <w:sz w:val="36"/>
              <w:szCs w:val="36"/>
            </w:rPr>
            <w:t xml:space="preserve">Table of </w:t>
          </w:r>
          <w:bookmarkEnd w:id="2"/>
          <w:r w:rsidR="006A6019" w:rsidRPr="006A6019">
            <w:rPr>
              <w:rFonts w:ascii="Times New Roman" w:eastAsiaTheme="minorEastAsia" w:hAnsi="Times New Roman" w:cs="Times New Roman"/>
              <w:b/>
              <w:color w:val="auto"/>
              <w:kern w:val="2"/>
              <w:sz w:val="36"/>
              <w:szCs w:val="36"/>
            </w:rPr>
            <w:t>Contents</w:t>
          </w:r>
          <w:r>
            <w:rPr>
              <w:rStyle w:val="af6"/>
              <w:b w:val="0"/>
            </w:rPr>
            <w:fldChar w:fldCharType="begin"/>
          </w:r>
          <w:r>
            <w:instrText xml:space="preserve"> TC "</w:instrText>
          </w:r>
          <w:bookmarkStart w:id="3" w:name="_Toc109554288"/>
          <w:r w:rsidR="004D53C5" w:rsidRPr="004D53C5">
            <w:rPr>
              <w:rFonts w:ascii="Times New Roman" w:hAnsi="Times New Roman" w:cs="Times New Roman"/>
            </w:rPr>
            <w:instrText xml:space="preserve">Table of </w:instrText>
          </w:r>
          <w:r w:rsidRPr="004D53C5">
            <w:rPr>
              <w:rStyle w:val="af6"/>
              <w:b w:val="0"/>
            </w:rPr>
            <w:instrText>Contents</w:instrText>
          </w:r>
          <w:bookmarkEnd w:id="3"/>
          <w:r>
            <w:instrText xml:space="preserve">" \f C \l "1" </w:instrText>
          </w:r>
          <w:r>
            <w:rPr>
              <w:rStyle w:val="af6"/>
              <w:b w:val="0"/>
            </w:rPr>
            <w:fldChar w:fldCharType="end"/>
          </w:r>
        </w:p>
        <w:p w14:paraId="61FBA630" w14:textId="2C7F7868" w:rsidR="00563892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9554286" w:history="1">
            <w:r w:rsidR="00563892" w:rsidRPr="00924139">
              <w:rPr>
                <w:rStyle w:val="aa"/>
                <w:noProof/>
                <w:spacing w:val="-20"/>
              </w:rPr>
              <w:t>摘</w:t>
            </w:r>
            <w:r w:rsidR="00563892" w:rsidRPr="00924139">
              <w:rPr>
                <w:rStyle w:val="aa"/>
                <w:noProof/>
                <w:spacing w:val="-20"/>
              </w:rPr>
              <w:t xml:space="preserve"> </w:t>
            </w:r>
            <w:r w:rsidR="00563892" w:rsidRPr="00924139">
              <w:rPr>
                <w:rStyle w:val="aa"/>
                <w:noProof/>
                <w:spacing w:val="-20"/>
              </w:rPr>
              <w:t>要</w:t>
            </w:r>
            <w:r w:rsidR="00563892">
              <w:rPr>
                <w:noProof/>
                <w:webHidden/>
              </w:rPr>
              <w:tab/>
            </w:r>
            <w:r w:rsidR="00563892">
              <w:rPr>
                <w:noProof/>
                <w:webHidden/>
              </w:rPr>
              <w:fldChar w:fldCharType="begin"/>
            </w:r>
            <w:r w:rsidR="00563892">
              <w:rPr>
                <w:noProof/>
                <w:webHidden/>
              </w:rPr>
              <w:instrText xml:space="preserve"> PAGEREF _Toc109554286 \h </w:instrText>
            </w:r>
            <w:r w:rsidR="00563892">
              <w:rPr>
                <w:noProof/>
                <w:webHidden/>
              </w:rPr>
            </w:r>
            <w:r w:rsidR="00563892">
              <w:rPr>
                <w:noProof/>
                <w:webHidden/>
              </w:rPr>
              <w:fldChar w:fldCharType="separate"/>
            </w:r>
            <w:r w:rsidR="00563892">
              <w:rPr>
                <w:noProof/>
                <w:webHidden/>
              </w:rPr>
              <w:t>i</w:t>
            </w:r>
            <w:r w:rsidR="00563892">
              <w:rPr>
                <w:noProof/>
                <w:webHidden/>
              </w:rPr>
              <w:fldChar w:fldCharType="end"/>
            </w:r>
          </w:hyperlink>
        </w:p>
        <w:p w14:paraId="0E236D5C" w14:textId="128CAFE3" w:rsidR="00563892" w:rsidRDefault="0056389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54287" w:history="1">
            <w:r w:rsidRPr="00924139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2727CF" w14:textId="209BB505" w:rsidR="00563892" w:rsidRDefault="0056389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54288" w:history="1">
            <w:r w:rsidRPr="00924139">
              <w:rPr>
                <w:rStyle w:val="aa"/>
                <w:rFonts w:cs="Times New Roman"/>
                <w:noProof/>
              </w:rPr>
              <w:t xml:space="preserve">Table of </w:t>
            </w:r>
            <w:r w:rsidRPr="00924139">
              <w:rPr>
                <w:rStyle w:val="aa"/>
                <w:rFonts w:eastAsia="黑体" w:cs="Times New Roman"/>
                <w:noProof/>
              </w:rPr>
              <w:t>Cont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2EEB51" w14:textId="285429AE" w:rsidR="00563892" w:rsidRDefault="0056389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54289" w:history="1">
            <w:r w:rsidRPr="00924139">
              <w:rPr>
                <w:rStyle w:val="aa"/>
                <w:noProof/>
              </w:rPr>
              <w:t>1 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066855" w14:textId="4D805F8D" w:rsidR="00563892" w:rsidRDefault="0056389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54290" w:history="1">
            <w:r w:rsidRPr="00924139">
              <w:rPr>
                <w:rStyle w:val="aa"/>
                <w:noProof/>
              </w:rPr>
              <w:t>2 Data and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DD47F1" w14:textId="1646C103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291" w:history="1">
            <w:r w:rsidRPr="00924139">
              <w:rPr>
                <w:rStyle w:val="aa"/>
                <w:noProof/>
              </w:rPr>
              <w:t>2.1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1DB1D4" w14:textId="7204F0B7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292" w:history="1">
            <w:r w:rsidRPr="00924139">
              <w:rPr>
                <w:rStyle w:val="aa"/>
                <w:noProof/>
              </w:rPr>
              <w:t>2.1.1 NOAA Extended Reconstructed SST V5 (ERSST v5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3C0495" w14:textId="73119012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293" w:history="1">
            <w:r w:rsidRPr="00924139">
              <w:rPr>
                <w:rStyle w:val="aa"/>
                <w:noProof/>
              </w:rPr>
              <w:t>2.2 Classical decompos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8897A0" w14:textId="21146C82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294" w:history="1">
            <w:r w:rsidRPr="00924139">
              <w:rPr>
                <w:rStyle w:val="aa"/>
                <w:noProof/>
              </w:rPr>
              <w:t>2.2.1 Simple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2DCA9D" w14:textId="11A79F8F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295" w:history="1">
            <w:r w:rsidRPr="00924139">
              <w:rPr>
                <w:rStyle w:val="aa"/>
                <w:noProof/>
              </w:rPr>
              <w:t>2.2.2 Predictor-corrector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C2BBAE" w14:textId="287B7314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296" w:history="1">
            <w:r w:rsidRPr="00924139">
              <w:rPr>
                <w:rStyle w:val="aa"/>
                <w:noProof/>
              </w:rPr>
              <w:t>2.2.3 Global model-fitting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A6E976" w14:textId="25ECF118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297" w:history="1">
            <w:r w:rsidRPr="00924139">
              <w:rPr>
                <w:rStyle w:val="aa"/>
                <w:noProof/>
              </w:rPr>
              <w:t>2.3 Experiment set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573965" w14:textId="3B2C7678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298" w:history="1">
            <w:r w:rsidRPr="00924139">
              <w:rPr>
                <w:rStyle w:val="aa"/>
                <w:noProof/>
              </w:rPr>
              <w:t>2.3.1 Idealized time ser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41B641" w14:textId="4374EABB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299" w:history="1">
            <w:r w:rsidRPr="00924139">
              <w:rPr>
                <w:rStyle w:val="aa"/>
                <w:noProof/>
              </w:rPr>
              <w:t>2.3.2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2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F997EF" w14:textId="3FFE6779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00" w:history="1">
            <w:r w:rsidRPr="00924139">
              <w:rPr>
                <w:rStyle w:val="aa"/>
                <w:noProof/>
              </w:rPr>
              <w:t>2.4 Assessment 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4667C4" w14:textId="1653570A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01" w:history="1">
            <w:r w:rsidRPr="00924139">
              <w:rPr>
                <w:rStyle w:val="aa"/>
                <w:noProof/>
              </w:rPr>
              <w:t>2.4.1 Idealized time ser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07B008" w14:textId="2D3F4DF5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02" w:history="1">
            <w:r w:rsidRPr="00924139">
              <w:rPr>
                <w:rStyle w:val="aa"/>
                <w:noProof/>
              </w:rPr>
              <w:t>2.4.2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F8F6FB" w14:textId="538F6DBF" w:rsidR="00563892" w:rsidRDefault="0056389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54303" w:history="1">
            <w:r w:rsidRPr="00924139">
              <w:rPr>
                <w:rStyle w:val="aa"/>
                <w:noProof/>
              </w:rPr>
              <w:t>3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27A705" w14:textId="470849C0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04" w:history="1">
            <w:r w:rsidRPr="00924139">
              <w:rPr>
                <w:rStyle w:val="aa"/>
                <w:noProof/>
              </w:rPr>
              <w:t>3.1 Idealized experi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3F2841" w14:textId="07D05FE6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05" w:history="1">
            <w:r w:rsidRPr="00924139">
              <w:rPr>
                <w:rStyle w:val="aa"/>
                <w:noProof/>
              </w:rPr>
              <w:t>3.1.1 Classical decomposition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F843B8" w14:textId="284DEB85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06" w:history="1">
            <w:r w:rsidRPr="00924139">
              <w:rPr>
                <w:rStyle w:val="aa"/>
                <w:noProof/>
              </w:rPr>
              <w:t>3.1.2 Comparison of different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4AC3AE" w14:textId="12A334BD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07" w:history="1">
            <w:r w:rsidRPr="00924139">
              <w:rPr>
                <w:rStyle w:val="aa"/>
                <w:noProof/>
              </w:rPr>
              <w:t>3.2 Classical decomposition of several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41E23E" w14:textId="613797BF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08" w:history="1">
            <w:r w:rsidRPr="00924139">
              <w:rPr>
                <w:rStyle w:val="aa"/>
                <w:noProof/>
              </w:rPr>
              <w:t>3.2.1 ERSST v5 global monthly SST (1902-2021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91646D" w14:textId="5F1E7E37" w:rsidR="00563892" w:rsidRDefault="00563892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09" w:history="1">
            <w:r w:rsidRPr="00924139">
              <w:rPr>
                <w:rStyle w:val="aa"/>
                <w:noProof/>
              </w:rPr>
              <w:t>3.2.2 Comparison of different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C685C2" w14:textId="05B9E565" w:rsidR="00563892" w:rsidRDefault="0056389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54310" w:history="1">
            <w:r w:rsidRPr="00924139">
              <w:rPr>
                <w:rStyle w:val="aa"/>
                <w:noProof/>
              </w:rPr>
              <w:t>4 Discus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064D5B" w14:textId="2B48A651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11" w:history="1">
            <w:r w:rsidRPr="00924139">
              <w:rPr>
                <w:rStyle w:val="aa"/>
                <w:noProof/>
              </w:rPr>
              <w:t xml:space="preserve">4.1 </w:t>
            </w:r>
            <w:r w:rsidRPr="00924139">
              <w:rPr>
                <w:rStyle w:val="aa"/>
                <w:noProof/>
              </w:rPr>
              <w:t>经典分解的基本假定及合理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D2426B" w14:textId="6C70415C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12" w:history="1">
            <w:r w:rsidRPr="00924139">
              <w:rPr>
                <w:rStyle w:val="aa"/>
                <w:noProof/>
              </w:rPr>
              <w:t xml:space="preserve">4.2 </w:t>
            </w:r>
            <w:r w:rsidRPr="00924139">
              <w:rPr>
                <w:rStyle w:val="aa"/>
                <w:noProof/>
              </w:rPr>
              <w:t>对时间序列经典分解方案的物理</w:t>
            </w:r>
            <w:r w:rsidRPr="00924139">
              <w:rPr>
                <w:rStyle w:val="aa"/>
                <w:noProof/>
              </w:rPr>
              <w:t>-</w:t>
            </w:r>
            <w:r w:rsidRPr="00924139">
              <w:rPr>
                <w:rStyle w:val="aa"/>
                <w:noProof/>
              </w:rPr>
              <w:t>数学理解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4B0313" w14:textId="64E091AE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13" w:history="1">
            <w:r w:rsidRPr="00924139">
              <w:rPr>
                <w:rStyle w:val="aa"/>
                <w:noProof/>
              </w:rPr>
              <w:t xml:space="preserve">4.3 </w:t>
            </w:r>
            <w:r w:rsidRPr="00924139">
              <w:rPr>
                <w:rStyle w:val="aa"/>
                <w:noProof/>
              </w:rPr>
              <w:t>造成各分解方式间差异的因素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C1CD0A" w14:textId="40060A87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14" w:history="1">
            <w:r w:rsidRPr="00924139">
              <w:rPr>
                <w:rStyle w:val="aa"/>
                <w:noProof/>
              </w:rPr>
              <w:t xml:space="preserve">4.4 </w:t>
            </w:r>
            <w:r w:rsidRPr="00924139">
              <w:rPr>
                <w:rStyle w:val="aa"/>
                <w:noProof/>
              </w:rPr>
              <w:t>预估</w:t>
            </w:r>
            <w:r w:rsidRPr="00924139">
              <w:rPr>
                <w:rStyle w:val="aa"/>
                <w:noProof/>
              </w:rPr>
              <w:t>-</w:t>
            </w:r>
            <w:r w:rsidRPr="00924139">
              <w:rPr>
                <w:rStyle w:val="aa"/>
                <w:noProof/>
              </w:rPr>
              <w:t>校正的收益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E3CA01" w14:textId="4EEAEC6C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15" w:history="1">
            <w:r w:rsidRPr="00924139">
              <w:rPr>
                <w:rStyle w:val="aa"/>
                <w:noProof/>
              </w:rPr>
              <w:t xml:space="preserve">4.5 </w:t>
            </w:r>
            <w:r w:rsidRPr="00924139">
              <w:rPr>
                <w:rStyle w:val="aa"/>
                <w:noProof/>
              </w:rPr>
              <w:t>时间序列分解质量评价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C96C3F" w14:textId="7A825B50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16" w:history="1">
            <w:r w:rsidRPr="00924139">
              <w:rPr>
                <w:rStyle w:val="aa"/>
                <w:noProof/>
              </w:rPr>
              <w:t xml:space="preserve">4.6 </w:t>
            </w:r>
            <w:r w:rsidRPr="00924139">
              <w:rPr>
                <w:rStyle w:val="aa"/>
                <w:noProof/>
              </w:rPr>
              <w:t>年际及以上变率的数学期望和样本均值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4A654F" w14:textId="61A8FAFA" w:rsidR="00563892" w:rsidRDefault="0056389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54317" w:history="1">
            <w:r w:rsidRPr="00924139">
              <w:rPr>
                <w:rStyle w:val="aa"/>
                <w:noProof/>
              </w:rPr>
              <w:t xml:space="preserve">4.7 </w:t>
            </w:r>
            <w:r w:rsidRPr="00924139">
              <w:rPr>
                <w:rStyle w:val="aa"/>
                <w:noProof/>
              </w:rPr>
              <w:t>未来研究建议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1D58EC" w14:textId="0CEDAA20" w:rsidR="00563892" w:rsidRDefault="0056389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54318" w:history="1">
            <w:r w:rsidRPr="00924139">
              <w:rPr>
                <w:rStyle w:val="aa"/>
                <w:noProof/>
              </w:rPr>
              <w:t>5 Conclus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E92BAE" w14:textId="512748B5" w:rsidR="00563892" w:rsidRDefault="0056389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54319" w:history="1">
            <w:r w:rsidRPr="00924139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543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46EF361C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1C81AA98" w:rsidR="007D4258" w:rsidRDefault="009625D5" w:rsidP="00234E56">
      <w:pPr>
        <w:pStyle w:val="1"/>
        <w:widowControl/>
        <w:spacing w:before="156" w:after="156"/>
      </w:pPr>
      <w:bookmarkStart w:id="4" w:name="_Toc109554289"/>
      <w:r>
        <w:lastRenderedPageBreak/>
        <w:t>Introduction</w:t>
      </w:r>
      <w:bookmarkEnd w:id="4"/>
    </w:p>
    <w:p w14:paraId="21F233F0" w14:textId="3428A624" w:rsidR="007B65E7" w:rsidRDefault="006B5861" w:rsidP="009625D5">
      <w:pPr>
        <w:pStyle w:val="a2"/>
      </w:pPr>
      <w:r>
        <w:rPr>
          <w:rFonts w:hint="eastAsia"/>
        </w:rPr>
        <w:t>A</w:t>
      </w:r>
      <w:r>
        <w:t xml:space="preserve"> </w:t>
      </w:r>
      <w:r w:rsidR="00C81481">
        <w:t xml:space="preserve">time series of a </w:t>
      </w:r>
      <w:r>
        <w:t>climate</w:t>
      </w:r>
      <w:r w:rsidR="00C81481">
        <w:t xml:space="preserve"> variable can be viewed as a single realization of a </w:t>
      </w:r>
      <w:r w:rsidR="00C81481" w:rsidRPr="00C81481">
        <w:t>stochastic proces</w:t>
      </w:r>
      <w:r w:rsidR="00C81481">
        <w:t xml:space="preserve">s </w:t>
      </w:r>
      <w:r w:rsidR="0020753D">
        <w:t>that</w:t>
      </w:r>
      <w:r w:rsidR="00C81481">
        <w:t xml:space="preserve"> represents the mechanism generating it. </w:t>
      </w:r>
      <w:r w:rsidR="004A0C09">
        <w:t xml:space="preserve">One goal of </w:t>
      </w:r>
      <w:r w:rsidR="0020753D">
        <w:t xml:space="preserve">the </w:t>
      </w:r>
      <w:r w:rsidR="004A0C09">
        <w:t xml:space="preserve">time-series </w:t>
      </w:r>
      <w:r w:rsidR="009D18CD">
        <w:t>a</w:t>
      </w:r>
      <w:r w:rsidR="004A0C09" w:rsidRPr="004A0C09">
        <w:t>nalysis</w:t>
      </w:r>
      <w:r w:rsidR="009D18CD">
        <w:t xml:space="preserve"> is to figure out (estimate) </w:t>
      </w:r>
      <w:r w:rsidR="0037173A">
        <w:t xml:space="preserve">the underlying mechanism of </w:t>
      </w:r>
      <w:r w:rsidR="00AB05D1">
        <w:rPr>
          <w:rFonts w:hint="eastAsia"/>
        </w:rPr>
        <w:t>the</w:t>
      </w:r>
      <w:r w:rsidR="00AB05D1">
        <w:t xml:space="preserve"> </w:t>
      </w:r>
      <w:r w:rsidR="0037173A">
        <w:t xml:space="preserve">time series. </w:t>
      </w:r>
      <w:r w:rsidR="00FC3F32">
        <w:t xml:space="preserve">It is </w:t>
      </w:r>
      <w:r w:rsidR="00F448A9">
        <w:t xml:space="preserve">usually </w:t>
      </w:r>
      <w:r w:rsidR="00F448A9" w:rsidRPr="00F448A9">
        <w:t>a daunting challenge</w:t>
      </w:r>
      <w:r w:rsidR="00F448A9">
        <w:t xml:space="preserve"> to accomplish this goal, </w:t>
      </w:r>
      <w:r w:rsidR="007E4096">
        <w:t xml:space="preserve">because </w:t>
      </w:r>
      <w:r w:rsidR="00AD7E2E">
        <w:t xml:space="preserve">of </w:t>
      </w:r>
      <w:r w:rsidR="00A77848">
        <w:t>the l</w:t>
      </w:r>
      <w:r w:rsidR="00573485" w:rsidRPr="00573485">
        <w:t>ack of high-quality observations</w:t>
      </w:r>
      <w:r w:rsidR="00A77848">
        <w:t xml:space="preserve"> (limited samples)</w:t>
      </w:r>
      <w:r w:rsidR="00AD7E2E">
        <w:t xml:space="preserve">, </w:t>
      </w:r>
      <w:r w:rsidR="00AD7E2E">
        <w:rPr>
          <w:rFonts w:hint="eastAsia"/>
        </w:rPr>
        <w:t>a</w:t>
      </w:r>
      <w:r w:rsidR="00AD7E2E" w:rsidRPr="00AD7E2E">
        <w:t>nd the non-linear and non-stationary nature of the process.</w:t>
      </w:r>
      <w:r w:rsidR="00473819">
        <w:t xml:space="preserve"> To alleviate this, </w:t>
      </w:r>
      <w:r w:rsidR="00DA5E68" w:rsidRPr="00DA5E68">
        <w:t xml:space="preserve">climatologists </w:t>
      </w:r>
      <w:r w:rsidR="00FD3FDF">
        <w:t xml:space="preserve">may </w:t>
      </w:r>
      <w:r w:rsidR="00DA5E68" w:rsidRPr="00DA5E68">
        <w:t xml:space="preserve">want to decompose the data generation mechanism into a </w:t>
      </w:r>
      <w:r w:rsidR="00D56BC4">
        <w:t xml:space="preserve">somewhat </w:t>
      </w:r>
      <w:r w:rsidR="00DA5E68" w:rsidRPr="00DA5E68">
        <w:t>deterministic component and a stochastic component</w:t>
      </w:r>
      <w:r w:rsidR="00A13F4A">
        <w:rPr>
          <w:rFonts w:hint="eastAsia"/>
        </w:rPr>
        <w:t>.</w:t>
      </w:r>
      <w:r w:rsidR="00631248">
        <w:t xml:space="preserve"> </w:t>
      </w:r>
      <w:r w:rsidR="00100521">
        <w:t>For</w:t>
      </w:r>
      <w:r w:rsidR="00582AD2">
        <w:t xml:space="preserve"> example, </w:t>
      </w:r>
      <w:r w:rsidR="00585C22" w:rsidRPr="00585C22">
        <w:t xml:space="preserve">if the time series of a variable exhibits </w:t>
      </w:r>
      <w:r w:rsidR="00294D57">
        <w:t>a</w:t>
      </w:r>
      <w:r w:rsidR="00585C22" w:rsidRPr="00585C22">
        <w:t xml:space="preserve"> pattern of annual </w:t>
      </w:r>
      <w:r w:rsidR="00AF4C85">
        <w:t>cycle</w:t>
      </w:r>
      <w:r w:rsidR="00585C22" w:rsidRPr="00585C22">
        <w:t xml:space="preserve"> </w:t>
      </w:r>
      <w:r w:rsidR="00A60911" w:rsidRPr="00A60911">
        <w:t>superimposed on a long-term trend</w:t>
      </w:r>
      <w:r w:rsidR="00585C22" w:rsidRPr="00585C22">
        <w:t>,</w:t>
      </w:r>
      <w:r w:rsidR="00582AD2">
        <w:t xml:space="preserve"> </w:t>
      </w:r>
      <w:r w:rsidR="008D2661">
        <w:t xml:space="preserve">one may want to </w:t>
      </w:r>
      <w:r w:rsidR="00485C83">
        <w:t>do the</w:t>
      </w:r>
      <w:r w:rsidR="00B913ED" w:rsidRPr="00B913ED">
        <w:t xml:space="preserve"> </w:t>
      </w:r>
      <w:bookmarkStart w:id="5" w:name="_Hlk107652782"/>
      <w:r w:rsidR="00212AD9">
        <w:t>(</w:t>
      </w:r>
      <w:r w:rsidR="00212AD9" w:rsidRPr="00212AD9">
        <w:rPr>
          <w:i/>
        </w:rPr>
        <w:t>additive</w:t>
      </w:r>
      <w:r w:rsidR="00212AD9" w:rsidRPr="00212AD9">
        <w:t>)</w:t>
      </w:r>
      <w:r w:rsidR="00212AD9" w:rsidRPr="00B913ED">
        <w:rPr>
          <w:i/>
        </w:rPr>
        <w:t xml:space="preserve"> </w:t>
      </w:r>
      <w:bookmarkStart w:id="6" w:name="_Hlk107653125"/>
      <w:r w:rsidR="00212AD9" w:rsidRPr="00B913ED">
        <w:rPr>
          <w:i/>
        </w:rPr>
        <w:t>classical decomposition</w:t>
      </w:r>
      <w:bookmarkEnd w:id="5"/>
      <w:bookmarkEnd w:id="6"/>
      <w:r w:rsidR="00FD41C1">
        <w:t>, which</w:t>
      </w:r>
      <w:r w:rsidR="00485C83">
        <w:t xml:space="preserve"> </w:t>
      </w:r>
      <w:r w:rsidR="000B1AD0">
        <w:t>decomposes</w:t>
      </w:r>
      <w:r w:rsidR="008D2661">
        <w:t xml:space="preserve"> its underlying process into a long-term trend component, a seasonal component, and </w:t>
      </w:r>
      <w:r w:rsidR="0020753D">
        <w:t xml:space="preserve">a </w:t>
      </w:r>
      <w:r w:rsidR="00FF7B54">
        <w:t>residual</w:t>
      </w:r>
      <w:r w:rsidR="00091561">
        <w:t xml:space="preserve"> component</w:t>
      </w:r>
      <w:r w:rsidR="000B58C5">
        <w:t>.</w:t>
      </w:r>
      <w:r w:rsidR="00025833">
        <w:t xml:space="preserve"> </w:t>
      </w:r>
      <w:r w:rsidR="00BA008F">
        <w:t xml:space="preserve">This </w:t>
      </w:r>
      <w:r w:rsidR="00AB05D1">
        <w:t>paper</w:t>
      </w:r>
      <w:r w:rsidR="007B65E7">
        <w:t xml:space="preserve"> will focus on </w:t>
      </w:r>
      <w:r w:rsidR="00BA008F">
        <w:t xml:space="preserve">the analysis of </w:t>
      </w:r>
      <w:r w:rsidR="00021436">
        <w:t xml:space="preserve">this type of </w:t>
      </w:r>
      <w:r w:rsidR="0068726D">
        <w:t>variable</w:t>
      </w:r>
      <w:r w:rsidR="007B65E7">
        <w:t>.</w:t>
      </w:r>
    </w:p>
    <w:p w14:paraId="357A4F81" w14:textId="21103C5D" w:rsidR="009625D5" w:rsidRDefault="00F30304" w:rsidP="00B35CEC">
      <w:pPr>
        <w:pStyle w:val="a2"/>
      </w:pPr>
      <w:r>
        <w:t xml:space="preserve">From the </w:t>
      </w:r>
      <w:r w:rsidR="00D75CFB">
        <w:t xml:space="preserve">observed </w:t>
      </w:r>
      <w:r>
        <w:t xml:space="preserve">time series, </w:t>
      </w:r>
      <w:r w:rsidR="0028773F">
        <w:t xml:space="preserve">an estimate of the first two </w:t>
      </w:r>
      <w:r w:rsidR="00B95D1B" w:rsidRPr="00DA5E68">
        <w:t xml:space="preserve">deterministic </w:t>
      </w:r>
      <w:r w:rsidR="00012E75">
        <w:t>components</w:t>
      </w:r>
      <w:r w:rsidR="0028773F">
        <w:t xml:space="preserve"> can be drawn. </w:t>
      </w:r>
      <w:r w:rsidR="006C5B1B">
        <w:t xml:space="preserve">Once the </w:t>
      </w:r>
      <w:r w:rsidR="006C5B1B" w:rsidRPr="006C5B1B">
        <w:t xml:space="preserve">decomposition </w:t>
      </w:r>
      <w:r w:rsidR="006C5B1B">
        <w:t>is done, t</w:t>
      </w:r>
      <w:r w:rsidR="007A52E5">
        <w:t>he removal of</w:t>
      </w:r>
      <w:r w:rsidR="00B95D1B">
        <w:t xml:space="preserve"> the </w:t>
      </w:r>
      <w:r w:rsidR="00B95D1B" w:rsidRPr="00DA5E68">
        <w:t xml:space="preserve">deterministic </w:t>
      </w:r>
      <w:r w:rsidR="00B95D1B">
        <w:t xml:space="preserve">component from the original time series may </w:t>
      </w:r>
      <w:r w:rsidR="00982466">
        <w:t>facilitate</w:t>
      </w:r>
      <w:r w:rsidR="00B95D1B" w:rsidRPr="00B95D1B">
        <w:t xml:space="preserve"> the analysis of the remaining part</w:t>
      </w:r>
      <w:r w:rsidR="00B95D1B">
        <w:t>.</w:t>
      </w:r>
      <w:r w:rsidR="00B35CEC">
        <w:rPr>
          <w:rFonts w:hint="eastAsia"/>
        </w:rPr>
        <w:t xml:space="preserve"> </w:t>
      </w:r>
      <w:r w:rsidR="00C10A2B" w:rsidRPr="00C10A2B">
        <w:t xml:space="preserve">However, this decomposition may also produce </w:t>
      </w:r>
      <w:r w:rsidR="004E66E2" w:rsidRPr="004E66E2">
        <w:t>ambiguous</w:t>
      </w:r>
      <w:r w:rsidR="004E66E2">
        <w:t xml:space="preserve"> </w:t>
      </w:r>
      <w:r w:rsidR="00C10A2B" w:rsidRPr="00C10A2B">
        <w:t>results</w:t>
      </w:r>
      <w:r w:rsidR="005F71AD">
        <w:t xml:space="preserve">, since </w:t>
      </w:r>
      <w:r w:rsidR="005F71AD">
        <w:rPr>
          <w:rFonts w:hint="eastAsia"/>
        </w:rPr>
        <w:t>i</w:t>
      </w:r>
      <w:r w:rsidR="00D31D50">
        <w:t xml:space="preserve">t is </w:t>
      </w:r>
      <w:r w:rsidR="00267F66">
        <w:t>not easy</w:t>
      </w:r>
      <w:r w:rsidR="00D31D50">
        <w:t xml:space="preserve"> to distinguish </w:t>
      </w:r>
      <w:r w:rsidR="002F7908">
        <w:t xml:space="preserve">long-term </w:t>
      </w:r>
      <w:r w:rsidR="00BA008F">
        <w:t>trends</w:t>
      </w:r>
      <w:r w:rsidR="002F7908">
        <w:t xml:space="preserve"> and seasonal components from t</w:t>
      </w:r>
      <w:r w:rsidR="00241507">
        <w:t xml:space="preserve">he </w:t>
      </w:r>
      <w:r w:rsidR="00FF7B54">
        <w:t>residual</w:t>
      </w:r>
      <w:r w:rsidR="00A672AB">
        <w:t xml:space="preserve">. </w:t>
      </w:r>
      <w:r w:rsidR="0022541D">
        <w:t xml:space="preserve">Different </w:t>
      </w:r>
      <w:r w:rsidR="00D650A9" w:rsidRPr="00D650A9">
        <w:t>decomposition</w:t>
      </w:r>
      <w:r w:rsidR="00D650A9">
        <w:t xml:space="preserve"> </w:t>
      </w:r>
      <w:r w:rsidR="00491116">
        <w:t>methods</w:t>
      </w:r>
      <w:r w:rsidR="00D650A9">
        <w:t xml:space="preserve"> may produce different results, </w:t>
      </w:r>
      <w:r w:rsidR="00B57107" w:rsidRPr="00B57107">
        <w:t>which may have implications for the classification and analysis of climate events</w:t>
      </w:r>
      <w:r w:rsidR="00AB1F07">
        <w:rPr>
          <w:rFonts w:hint="eastAsia"/>
        </w:rPr>
        <w:t>.</w:t>
      </w:r>
    </w:p>
    <w:p w14:paraId="036916D1" w14:textId="6D96BAA4" w:rsidR="008F6E58" w:rsidRDefault="008F6E58" w:rsidP="00B35CEC">
      <w:pPr>
        <w:pStyle w:val="a2"/>
      </w:pPr>
      <w:r w:rsidRPr="006C5B1B">
        <w:t xml:space="preserve">There are at least </w:t>
      </w:r>
      <w:r>
        <w:t xml:space="preserve">three kinds of procedures that are commonly used for the </w:t>
      </w:r>
      <w:r w:rsidRPr="00212AD9">
        <w:t>classical decomposition</w:t>
      </w:r>
      <w:r>
        <w:t xml:space="preserve"> of a given time series. The first, which we call </w:t>
      </w:r>
      <w:r w:rsidR="00792EDE">
        <w:t xml:space="preserve">the </w:t>
      </w:r>
      <w:r w:rsidR="00167AE3" w:rsidRPr="00167AE3">
        <w:rPr>
          <w:rFonts w:hint="eastAsia"/>
          <w:i/>
        </w:rPr>
        <w:t>S</w:t>
      </w:r>
      <w:r w:rsidR="00167AE3" w:rsidRPr="00167AE3">
        <w:rPr>
          <w:i/>
        </w:rPr>
        <w:t>imple method</w:t>
      </w:r>
      <w:r>
        <w:t xml:space="preserve">, is to determine the long-term trend using either moving mean or locally linear regression, and then determine the </w:t>
      </w:r>
      <w:r w:rsidR="00466EC0">
        <w:t>annual cycle</w:t>
      </w:r>
      <w:r>
        <w:t xml:space="preserve"> by </w:t>
      </w:r>
      <w:r w:rsidRPr="00AD050A">
        <w:t>averag</w:t>
      </w:r>
      <w:r>
        <w:t>ing</w:t>
      </w:r>
      <w:r w:rsidRPr="00AD050A">
        <w:t xml:space="preserve"> the state </w:t>
      </w:r>
      <w:r>
        <w:t>of the detrended time series 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>
        <w:t xml:space="preserve">, or by fitting the detrended time series to a sum of sines and cosines. The second, which we call </w:t>
      </w:r>
      <w:r w:rsidR="00792EDE">
        <w:t xml:space="preserve">the </w:t>
      </w:r>
      <w:r w:rsidR="00703862" w:rsidRPr="00703862">
        <w:rPr>
          <w:i/>
        </w:rPr>
        <w:t>Predictor-corrector method</w:t>
      </w:r>
      <w:r>
        <w:t>, is to do method-1 i</w:t>
      </w:r>
      <w:r w:rsidRPr="004B541A">
        <w:t>teratively</w:t>
      </w:r>
      <w:r>
        <w:t xml:space="preserve">, that is, update the estimated trend using the </w:t>
      </w:r>
      <w:proofErr w:type="spellStart"/>
      <w:r>
        <w:t>d</w:t>
      </w:r>
      <w:r w:rsidRPr="00881910">
        <w:t>eseasonalize</w:t>
      </w:r>
      <w:r>
        <w:t>d</w:t>
      </w:r>
      <w:proofErr w:type="spellEnd"/>
      <w:r>
        <w:t xml:space="preserve"> series, </w:t>
      </w:r>
      <w:r w:rsidR="00BC6BA4">
        <w:t xml:space="preserve">and </w:t>
      </w:r>
      <w:r>
        <w:t xml:space="preserve">then update the estimated </w:t>
      </w:r>
      <w:r w:rsidR="00AB79C3">
        <w:t>seasonal component</w:t>
      </w:r>
      <w:r>
        <w:t xml:space="preserve"> using the newly detrended series, and so on, until convergence </w:t>
      </w:r>
      <w:r w:rsidR="0050358D">
        <w:t>criteria are</w:t>
      </w:r>
      <w:r>
        <w:t xml:space="preserve"> </w:t>
      </w:r>
      <w:r w:rsidR="0050358D">
        <w:t>met</w:t>
      </w:r>
      <w:r>
        <w:t xml:space="preserve">. The third, which we call </w:t>
      </w:r>
      <w:r w:rsidR="00792EDE">
        <w:t xml:space="preserve">the </w:t>
      </w:r>
      <w:r w:rsidR="00CB70EF" w:rsidRPr="00CB70EF">
        <w:rPr>
          <w:i/>
        </w:rPr>
        <w:t xml:space="preserve">Global </w:t>
      </w:r>
      <w:r w:rsidR="00792EDE">
        <w:rPr>
          <w:i/>
        </w:rPr>
        <w:t>model-fitting</w:t>
      </w:r>
      <w:r w:rsidR="00CB70EF" w:rsidRPr="00CB70EF">
        <w:rPr>
          <w:i/>
        </w:rPr>
        <w:t xml:space="preserve"> metho</w:t>
      </w:r>
      <w:r w:rsidR="00CB70EF">
        <w:rPr>
          <w:i/>
        </w:rPr>
        <w:t>d</w:t>
      </w:r>
      <w:r>
        <w:t xml:space="preserve">, </w:t>
      </w:r>
      <w:r w:rsidRPr="00B35BC3">
        <w:t xml:space="preserve">is to </w:t>
      </w:r>
      <w:r>
        <w:t>determine the long-term trend and seasonal components s</w:t>
      </w:r>
      <w:r w:rsidRPr="00B35BC3">
        <w:t>imultaneously</w:t>
      </w:r>
      <w:r>
        <w:t xml:space="preserve">, by </w:t>
      </w:r>
      <w:r w:rsidRPr="00B35BC3">
        <w:t>fit</w:t>
      </w:r>
      <w:r>
        <w:t>ting</w:t>
      </w:r>
      <w:r w:rsidRPr="00B35BC3">
        <w:t xml:space="preserve"> the time series </w:t>
      </w:r>
      <w:r>
        <w:t>to</w:t>
      </w:r>
      <w:r w:rsidRPr="00B35BC3">
        <w:t xml:space="preserve"> a function containing a </w:t>
      </w:r>
      <w:r w:rsidR="00361D60">
        <w:t xml:space="preserve">global </w:t>
      </w:r>
      <w:r w:rsidRPr="00B35BC3">
        <w:t>linear trend and some sin</w:t>
      </w:r>
      <w:r>
        <w:t>e</w:t>
      </w:r>
      <w:r w:rsidRPr="00B35BC3">
        <w:t xml:space="preserve"> and cosine terms.</w:t>
      </w:r>
    </w:p>
    <w:p w14:paraId="382F3439" w14:textId="7CA1733F" w:rsidR="00AC29A9" w:rsidRPr="00BE6B7B" w:rsidRDefault="00AC29A9" w:rsidP="00BE6B7B">
      <w:pPr>
        <w:pStyle w:val="a2"/>
      </w:pPr>
      <w:r w:rsidRPr="00BE6B7B">
        <w:t xml:space="preserve">Previous studies </w:t>
      </w:r>
      <w:r w:rsidR="00592D47" w:rsidRPr="00BE6B7B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 </w:instrText>
      </w:r>
      <w:r w:rsidR="0073488C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.DATA </w:instrText>
      </w:r>
      <w:r w:rsidR="0073488C">
        <w:fldChar w:fldCharType="end"/>
      </w:r>
      <w:r w:rsidR="00592D47" w:rsidRPr="00BE6B7B">
        <w:fldChar w:fldCharType="separate"/>
      </w:r>
      <w:r w:rsidR="0073488C">
        <w:rPr>
          <w:noProof/>
        </w:rPr>
        <w:t>(</w:t>
      </w:r>
      <w:hyperlink w:anchor="_ENREF_1" w:tooltip="Chen, 2021 #2" w:history="1">
        <w:r w:rsidR="00F12F2A" w:rsidRPr="00F12F2A">
          <w:rPr>
            <w:rStyle w:val="aa"/>
            <w:rFonts w:eastAsiaTheme="minorEastAsia"/>
          </w:rPr>
          <w:t>Chen &amp; Li, 2021</w:t>
        </w:r>
      </w:hyperlink>
      <w:r w:rsidR="0073488C">
        <w:rPr>
          <w:noProof/>
        </w:rPr>
        <w:t xml:space="preserve">; </w:t>
      </w:r>
      <w:hyperlink w:anchor="_ENREF_2" w:tooltip="Findley, 1998 #5" w:history="1">
        <w:r w:rsidR="00F12F2A" w:rsidRPr="00F12F2A">
          <w:rPr>
            <w:rStyle w:val="aa"/>
            <w:rFonts w:eastAsiaTheme="minorEastAsia"/>
          </w:rPr>
          <w:t>Findley et al., 1998</w:t>
        </w:r>
      </w:hyperlink>
      <w:r w:rsidR="0073488C">
        <w:rPr>
          <w:noProof/>
        </w:rPr>
        <w:t xml:space="preserve">; </w:t>
      </w:r>
      <w:hyperlink w:anchor="_ENREF_3" w:tooltip="Narapusetty, 2009 #3" w:history="1">
        <w:r w:rsidR="00F12F2A" w:rsidRPr="00F12F2A">
          <w:rPr>
            <w:rStyle w:val="aa"/>
            <w:rFonts w:eastAsiaTheme="minorEastAsia"/>
          </w:rPr>
          <w:t>Narapusetty et al., 2009</w:t>
        </w:r>
      </w:hyperlink>
      <w:r w:rsidR="0073488C">
        <w:rPr>
          <w:noProof/>
        </w:rPr>
        <w:t xml:space="preserve">; </w:t>
      </w:r>
      <w:hyperlink w:anchor="_ENREF_4" w:tooltip="Pezzulli, 2005 #6" w:history="1">
        <w:r w:rsidR="00F12F2A" w:rsidRPr="00F12F2A">
          <w:rPr>
            <w:rStyle w:val="aa"/>
            <w:rFonts w:eastAsiaTheme="minorEastAsia"/>
          </w:rPr>
          <w:t>Pezzulli et al., 2005</w:t>
        </w:r>
      </w:hyperlink>
      <w:r w:rsidR="0073488C">
        <w:rPr>
          <w:noProof/>
        </w:rPr>
        <w:t xml:space="preserve">; </w:t>
      </w:r>
      <w:hyperlink w:anchor="_ENREF_5" w:tooltip="Wu, 2007 #4" w:history="1">
        <w:r w:rsidR="00F12F2A" w:rsidRPr="00F12F2A">
          <w:rPr>
            <w:rStyle w:val="aa"/>
            <w:rFonts w:eastAsiaTheme="minorEastAsia"/>
          </w:rPr>
          <w:t>Wu et al., 2007</w:t>
        </w:r>
      </w:hyperlink>
      <w:r w:rsidR="0073488C">
        <w:rPr>
          <w:noProof/>
        </w:rPr>
        <w:t>)</w:t>
      </w:r>
      <w:r w:rsidR="00592D47" w:rsidRPr="00BE6B7B">
        <w:fldChar w:fldCharType="end"/>
      </w:r>
      <w:r w:rsidRPr="00BE6B7B">
        <w:t>…</w:t>
      </w:r>
      <w:r w:rsidR="0039147F" w:rsidRPr="00BE6B7B">
        <w:t xml:space="preserve"> </w:t>
      </w:r>
      <w:r w:rsidR="0039147F" w:rsidRPr="00BE6B7B">
        <w:rPr>
          <w:rFonts w:hint="eastAsia"/>
        </w:rPr>
        <w:t>(</w:t>
      </w:r>
      <w:r w:rsidR="0039147F" w:rsidRPr="00BE6B7B">
        <w:rPr>
          <w:rFonts w:hint="eastAsia"/>
        </w:rPr>
        <w:t>文献综述待补充</w:t>
      </w:r>
      <w:r w:rsidR="00EA4FFE" w:rsidRPr="00BE6B7B">
        <w:t xml:space="preserve">. </w:t>
      </w:r>
      <w:r w:rsidR="0039147F" w:rsidRPr="00BE6B7B">
        <w:t>)</w:t>
      </w:r>
      <w:r w:rsidR="00431FF5" w:rsidRPr="00BE6B7B">
        <w:rPr>
          <w:rFonts w:hint="eastAsia"/>
        </w:rPr>
        <w:t>.</w:t>
      </w:r>
      <w:r w:rsidR="00431FF5" w:rsidRPr="00BE6B7B">
        <w:t xml:space="preserve"> However, </w:t>
      </w:r>
      <w:r w:rsidR="00B07871" w:rsidRPr="00BE6B7B">
        <w:t xml:space="preserve">few of those </w:t>
      </w:r>
      <w:r w:rsidR="005E5C68" w:rsidRPr="00BE6B7B">
        <w:rPr>
          <w:rFonts w:hint="eastAsia"/>
        </w:rPr>
        <w:t>.</w:t>
      </w:r>
      <w:r w:rsidR="005E5C68" w:rsidRPr="00BE6B7B">
        <w:t>.</w:t>
      </w:r>
      <w:r w:rsidR="00205A87" w:rsidRPr="00BE6B7B">
        <w:rPr>
          <w:rFonts w:hint="eastAsia"/>
        </w:rPr>
        <w:t>.</w:t>
      </w:r>
      <w:r w:rsidR="00205A87" w:rsidRPr="00BE6B7B">
        <w:t xml:space="preserve"> </w:t>
      </w:r>
      <w:r w:rsidR="00B447B4" w:rsidRPr="00BE6B7B">
        <w:t>(</w:t>
      </w:r>
      <w:r w:rsidR="00B447B4" w:rsidRPr="00BE6B7B">
        <w:rPr>
          <w:rFonts w:hint="eastAsia"/>
        </w:rPr>
        <w:t>研究</w:t>
      </w:r>
      <w:r w:rsidR="00B447B4" w:rsidRPr="00BE6B7B">
        <w:rPr>
          <w:rFonts w:hint="eastAsia"/>
        </w:rPr>
        <w:t>g</w:t>
      </w:r>
      <w:r w:rsidR="00B447B4" w:rsidRPr="00BE6B7B">
        <w:t>ap</w:t>
      </w:r>
      <w:r w:rsidR="00B447B4" w:rsidRPr="00BE6B7B">
        <w:rPr>
          <w:rFonts w:hint="eastAsia"/>
        </w:rPr>
        <w:t>待补充</w:t>
      </w:r>
      <w:r w:rsidR="00B447B4" w:rsidRPr="00BE6B7B">
        <w:t>)</w:t>
      </w:r>
      <w:r w:rsidR="005E5C68" w:rsidRPr="00BE6B7B">
        <w:t>.</w:t>
      </w:r>
      <w:r w:rsidR="00B447B4" w:rsidRPr="00BE6B7B">
        <w:t xml:space="preserve"> </w:t>
      </w:r>
      <w:r w:rsidR="00122BC6" w:rsidRPr="00BE6B7B">
        <w:t>The purpose of this paper is to compare several commonly used</w:t>
      </w:r>
      <w:r w:rsidR="002D4D51">
        <w:t xml:space="preserve"> classical</w:t>
      </w:r>
      <w:r w:rsidR="00122BC6" w:rsidRPr="00BE6B7B">
        <w:t xml:space="preserve"> decomposition </w:t>
      </w:r>
      <w:r w:rsidR="002D4D51">
        <w:rPr>
          <w:rFonts w:hint="eastAsia"/>
        </w:rPr>
        <w:t>(</w:t>
      </w:r>
      <w:r w:rsidR="002D4D51" w:rsidRPr="00456631">
        <w:rPr>
          <w:i/>
        </w:rPr>
        <w:t>seasonal adjustment</w:t>
      </w:r>
      <w:r w:rsidR="002D4D51">
        <w:t xml:space="preserve">) </w:t>
      </w:r>
      <w:r w:rsidR="00122BC6" w:rsidRPr="00BE6B7B">
        <w:t xml:space="preserve">methods </w:t>
      </w:r>
      <w:r w:rsidR="000D6A7D" w:rsidRPr="00BE6B7B">
        <w:t>systematically</w:t>
      </w:r>
      <w:r w:rsidR="00122BC6" w:rsidRPr="00BE6B7B">
        <w:t xml:space="preserve"> </w:t>
      </w:r>
      <w:r w:rsidR="00C052B4" w:rsidRPr="00BE6B7B">
        <w:t>and to provide suggestions for future research.</w:t>
      </w:r>
    </w:p>
    <w:p w14:paraId="355AF166" w14:textId="43E21C3D" w:rsidR="00C25468" w:rsidRDefault="008164B4" w:rsidP="00BE6B7B">
      <w:pPr>
        <w:pStyle w:val="a2"/>
      </w:pPr>
      <w:r w:rsidRPr="00BE6B7B">
        <w:t xml:space="preserve">This paper is organized as </w:t>
      </w:r>
      <w:r w:rsidR="008F6E58" w:rsidRPr="00BE6B7B">
        <w:t>follows</w:t>
      </w:r>
      <w:r w:rsidRPr="00BE6B7B">
        <w:t>.</w:t>
      </w:r>
      <w:r w:rsidRPr="00BE6B7B">
        <w:rPr>
          <w:rFonts w:hint="eastAsia"/>
        </w:rPr>
        <w:t xml:space="preserve"> </w:t>
      </w:r>
      <w:r w:rsidR="00C25468" w:rsidRPr="00BE6B7B">
        <w:rPr>
          <w:rFonts w:hint="eastAsia"/>
        </w:rPr>
        <w:t>(</w:t>
      </w:r>
      <w:r w:rsidR="008F6E58" w:rsidRPr="00BE6B7B">
        <w:t xml:space="preserve">the </w:t>
      </w:r>
      <w:r w:rsidR="00C25468" w:rsidRPr="00BE6B7B">
        <w:t>plan of</w:t>
      </w:r>
      <w:r w:rsidR="005D26F1" w:rsidRPr="00BE6B7B">
        <w:t xml:space="preserve"> development</w:t>
      </w:r>
      <w:r w:rsidR="005D26F1" w:rsidRPr="00BE6B7B">
        <w:rPr>
          <w:rFonts w:hint="eastAsia"/>
        </w:rPr>
        <w:t>待补充</w:t>
      </w:r>
      <w:r w:rsidR="00C25468" w:rsidRPr="00BE6B7B">
        <w:t>)</w:t>
      </w:r>
    </w:p>
    <w:p w14:paraId="1F3FB16A" w14:textId="77777777" w:rsidR="00E41AFB" w:rsidRDefault="00E41AFB" w:rsidP="00BE6B7B">
      <w:pPr>
        <w:pStyle w:val="a2"/>
      </w:pPr>
    </w:p>
    <w:p w14:paraId="19D0A7E4" w14:textId="69DEB12B" w:rsidR="00F91458" w:rsidRDefault="00F91458" w:rsidP="00BE6B7B">
      <w:pPr>
        <w:pStyle w:val="a2"/>
        <w:sectPr w:rsidR="00F91458" w:rsidSect="002077EF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77377E12" w14:textId="0A313CE8" w:rsidR="00144958" w:rsidRDefault="00E508E9" w:rsidP="00144958">
      <w:pPr>
        <w:pStyle w:val="1"/>
        <w:spacing w:before="156" w:after="156"/>
      </w:pPr>
      <w:bookmarkStart w:id="7" w:name="_Toc109554290"/>
      <w:r>
        <w:rPr>
          <w:rFonts w:hint="eastAsia"/>
        </w:rPr>
        <w:lastRenderedPageBreak/>
        <w:t>Data</w:t>
      </w:r>
      <w:r>
        <w:t xml:space="preserve"> and </w:t>
      </w:r>
      <w:r>
        <w:rPr>
          <w:rFonts w:hint="eastAsia"/>
        </w:rPr>
        <w:t>M</w:t>
      </w:r>
      <w:r>
        <w:t>ethod</w:t>
      </w:r>
      <w:bookmarkEnd w:id="7"/>
    </w:p>
    <w:p w14:paraId="1DFA5152" w14:textId="4BBC050A" w:rsidR="00755DE9" w:rsidRDefault="00755DE9" w:rsidP="00755DE9">
      <w:pPr>
        <w:pStyle w:val="21"/>
      </w:pPr>
      <w:bookmarkStart w:id="8" w:name="_Toc109554291"/>
      <w:r>
        <w:rPr>
          <w:rFonts w:hint="eastAsia"/>
        </w:rPr>
        <w:t>D</w:t>
      </w:r>
      <w:r>
        <w:t>ata</w:t>
      </w:r>
      <w:bookmarkEnd w:id="8"/>
    </w:p>
    <w:p w14:paraId="071A2801" w14:textId="2AEF70D0" w:rsidR="002A0984" w:rsidRDefault="002A0984" w:rsidP="002A0984">
      <w:pPr>
        <w:pStyle w:val="31"/>
      </w:pPr>
      <w:bookmarkStart w:id="9" w:name="_Toc109554292"/>
      <w:r w:rsidRPr="002A0984">
        <w:t>NOAA Extended Reconstructed SST V5</w:t>
      </w:r>
      <w:r>
        <w:t xml:space="preserve"> </w:t>
      </w:r>
      <w:r>
        <w:rPr>
          <w:rFonts w:hint="eastAsia"/>
        </w:rPr>
        <w:t>(</w:t>
      </w:r>
      <w:r>
        <w:t>ERSST v5)</w:t>
      </w:r>
      <w:bookmarkEnd w:id="9"/>
    </w:p>
    <w:p w14:paraId="3EC792DC" w14:textId="3F99F7E8" w:rsidR="000D625C" w:rsidRDefault="00F113DE" w:rsidP="000D625C">
      <w:pPr>
        <w:pStyle w:val="a2"/>
      </w:pPr>
      <w:r>
        <w:t>“</w:t>
      </w:r>
      <w:r w:rsidR="000D625C" w:rsidRPr="000D625C">
        <w:t>A global monthly SST analysis from 1854 to the present derived from ICOADS data with missing data filled in by statistical methods.</w:t>
      </w:r>
      <w:r>
        <w:t>”</w:t>
      </w:r>
      <w:r w:rsidR="00651E6F">
        <w:t xml:space="preserve"> </w:t>
      </w:r>
      <w:r w:rsidR="00651E6F">
        <w:rPr>
          <w:rFonts w:hint="eastAsia"/>
        </w:rPr>
        <w:t>(</w:t>
      </w:r>
      <w:r w:rsidR="00651E6F">
        <w:t>)</w:t>
      </w:r>
    </w:p>
    <w:p w14:paraId="64C21133" w14:textId="49550D54" w:rsidR="000D625C" w:rsidRDefault="00F113DE" w:rsidP="000D625C">
      <w:pPr>
        <w:pStyle w:val="a2"/>
      </w:pPr>
      <w:r>
        <w:t>“</w:t>
      </w:r>
      <w:r w:rsidR="000D625C" w:rsidRPr="000D625C">
        <w:t>ERSST is suitable for long-term global and basin-wide studies, and smoothed local and short-term variations are used in the dataset.</w:t>
      </w:r>
      <w:r>
        <w:t>”</w:t>
      </w:r>
      <w:r w:rsidR="00651E6F">
        <w:t xml:space="preserve"> </w:t>
      </w:r>
      <w:r w:rsidR="00651E6F">
        <w:rPr>
          <w:rFonts w:hint="eastAsia"/>
        </w:rPr>
        <w:t>(</w:t>
      </w:r>
      <w:r w:rsidR="00651E6F">
        <w:t>)</w:t>
      </w:r>
    </w:p>
    <w:p w14:paraId="706085CD" w14:textId="58CF3564" w:rsidR="00C5747B" w:rsidRDefault="00C5747B" w:rsidP="00C5747B">
      <w:pPr>
        <w:pStyle w:val="a2"/>
      </w:pPr>
      <w:r w:rsidRPr="00C5747B">
        <w:t xml:space="preserve">NOAA Extended Reconstructed SST V5 data provided by the NOAA PSL, Boulder, Colorado, USA, from their website at </w:t>
      </w:r>
      <w:hyperlink r:id="rId12" w:history="1">
        <w:r w:rsidRPr="006C5C33">
          <w:rPr>
            <w:rStyle w:val="aa"/>
          </w:rPr>
          <w:t>https://psl.noaa.gov</w:t>
        </w:r>
      </w:hyperlink>
      <w:r>
        <w:t>.</w:t>
      </w:r>
    </w:p>
    <w:p w14:paraId="3D6085A6" w14:textId="294BE450" w:rsidR="00D86629" w:rsidRPr="00D86629" w:rsidRDefault="00D86629" w:rsidP="00D86629">
      <w:pPr>
        <w:pStyle w:val="a2"/>
      </w:pPr>
      <w:r>
        <w:t xml:space="preserve">Citation: </w:t>
      </w:r>
      <w:proofErr w:type="spellStart"/>
      <w:r w:rsidRPr="00D86629">
        <w:t>Boyin</w:t>
      </w:r>
      <w:proofErr w:type="spellEnd"/>
      <w:r w:rsidRPr="00D86629">
        <w:t xml:space="preserve"> Huang, Peter W. Thorne, Viva F. </w:t>
      </w:r>
      <w:proofErr w:type="spellStart"/>
      <w:r w:rsidRPr="00D86629">
        <w:t>Banzon</w:t>
      </w:r>
      <w:proofErr w:type="spellEnd"/>
      <w:r w:rsidRPr="00D86629">
        <w:t xml:space="preserve">, Tim Boyer, Gennady </w:t>
      </w:r>
      <w:proofErr w:type="spellStart"/>
      <w:r w:rsidRPr="00D86629">
        <w:t>Chepurin</w:t>
      </w:r>
      <w:proofErr w:type="spellEnd"/>
      <w:r w:rsidRPr="00D86629">
        <w:t xml:space="preserve">, Jay H. </w:t>
      </w:r>
      <w:proofErr w:type="spellStart"/>
      <w:r w:rsidRPr="00D86629">
        <w:t>Lawrimore</w:t>
      </w:r>
      <w:proofErr w:type="spellEnd"/>
      <w:r w:rsidRPr="00D86629">
        <w:t xml:space="preserve">, Matthew J. </w:t>
      </w:r>
      <w:proofErr w:type="spellStart"/>
      <w:r w:rsidRPr="00D86629">
        <w:t>Menne</w:t>
      </w:r>
      <w:proofErr w:type="spellEnd"/>
      <w:r w:rsidRPr="00D86629">
        <w:t xml:space="preserve">, Thomas M. Smith, Russell S. </w:t>
      </w:r>
      <w:proofErr w:type="spellStart"/>
      <w:r w:rsidRPr="00D86629">
        <w:t>Vose</w:t>
      </w:r>
      <w:proofErr w:type="spellEnd"/>
      <w:r w:rsidRPr="00D86629">
        <w:t xml:space="preserve">, and </w:t>
      </w:r>
      <w:proofErr w:type="spellStart"/>
      <w:r w:rsidRPr="00D86629">
        <w:t>Huai</w:t>
      </w:r>
      <w:proofErr w:type="spellEnd"/>
      <w:r w:rsidRPr="00D86629">
        <w:t>-Min Zhang (2017): NOAA Extended Reconstructed Sea Surface Temperature (ERSST), Version 5. [indicate subset used]. NOAA National Centers for Environmental Information. doi:10.7289/V5T72FNM. Obtain at NOAA/ESRL/PSD at their website https://www.esrl.noaa.gov/psd/ [</w:t>
      </w:r>
      <w:r>
        <w:t>2022-07-23</w:t>
      </w:r>
      <w:r w:rsidRPr="00D86629">
        <w:t>].</w:t>
      </w:r>
    </w:p>
    <w:p w14:paraId="577851BA" w14:textId="3A82BF0A" w:rsidR="00144958" w:rsidRDefault="00963E57" w:rsidP="003E5B91">
      <w:pPr>
        <w:pStyle w:val="21"/>
      </w:pPr>
      <w:bookmarkStart w:id="10" w:name="_Hlk108555813"/>
      <w:bookmarkStart w:id="11" w:name="_Toc109554293"/>
      <w:r>
        <w:rPr>
          <w:rFonts w:hint="eastAsia"/>
        </w:rPr>
        <w:t>C</w:t>
      </w:r>
      <w:r w:rsidRPr="00803A13">
        <w:t>lassical decomposition</w:t>
      </w:r>
      <w:bookmarkEnd w:id="11"/>
    </w:p>
    <w:bookmarkEnd w:id="10"/>
    <w:p w14:paraId="181F3A43" w14:textId="6C31E3C2" w:rsidR="001C5CA6" w:rsidRDefault="00621F08" w:rsidP="000A4BB4">
      <w:pPr>
        <w:pStyle w:val="a2"/>
      </w:pPr>
      <w:r w:rsidRPr="00621F08">
        <w:rPr>
          <w:i/>
        </w:rPr>
        <w:t>Classical decomposition</w:t>
      </w:r>
      <w:r w:rsidR="000D42D2">
        <w:t xml:space="preserve"> is to decompose a time series into </w:t>
      </w:r>
      <w:r w:rsidR="002C527B">
        <w:t xml:space="preserve">the following three components: 1) a long-term trend, 2) an annual cycle, or seasonal component, and 3) a residual component. </w:t>
      </w:r>
      <w:r w:rsidR="00BD619A" w:rsidRPr="00BD619A">
        <w:t>In climatological studies, these three terms are usually assumed to be combined in an additive manner.</w:t>
      </w:r>
      <w:r w:rsidR="001C5CA6">
        <w:rPr>
          <w:rFonts w:hint="eastAsia"/>
        </w:rPr>
        <w:t xml:space="preserve"> </w:t>
      </w:r>
      <w:r w:rsidR="001C5CA6" w:rsidRPr="001C5CA6">
        <w:t xml:space="preserve">The trend plus the annual cycle is sometimes referred to as the </w:t>
      </w:r>
      <w:r w:rsidR="001C5CA6" w:rsidRPr="001C5CA6">
        <w:rPr>
          <w:i/>
        </w:rPr>
        <w:t xml:space="preserve">climatological </w:t>
      </w:r>
      <w:r w:rsidR="00C67E13">
        <w:rPr>
          <w:i/>
        </w:rPr>
        <w:t>mean</w:t>
      </w:r>
      <w:r w:rsidR="001C5CA6" w:rsidRPr="001C5CA6">
        <w:t>.</w:t>
      </w:r>
    </w:p>
    <w:p w14:paraId="383DDB21" w14:textId="3872687C" w:rsidR="009E5CF4" w:rsidRDefault="0033216C" w:rsidP="000A4BB4">
      <w:pPr>
        <w:pStyle w:val="a2"/>
      </w:pPr>
      <w:r w:rsidRPr="0033216C">
        <w:t>Typically, climate data are sampled at equal time intervals.</w:t>
      </w:r>
      <w:r>
        <w:t xml:space="preserve"> </w:t>
      </w:r>
      <w:r w:rsidR="00792EDE" w:rsidRPr="00792EDE">
        <w:t xml:space="preserve">For simplicity, </w:t>
      </w:r>
      <w:r w:rsidR="00792EDE">
        <w:rPr>
          <w:rFonts w:hint="eastAsia"/>
        </w:rPr>
        <w:t>the</w:t>
      </w:r>
      <w:r w:rsidR="00792EDE">
        <w:t xml:space="preserve"> following discussion will be focused on </w:t>
      </w:r>
      <w:r w:rsidR="00792EDE" w:rsidRPr="00792EDE">
        <w:t>monthly data. However, th</w:t>
      </w:r>
      <w:r w:rsidR="0076288E">
        <w:t>e following</w:t>
      </w:r>
      <w:r w:rsidR="00792EDE" w:rsidRPr="00792EDE">
        <w:t xml:space="preserve"> discussions</w:t>
      </w:r>
      <w:r w:rsidR="00A419EA">
        <w:t xml:space="preserve"> </w:t>
      </w:r>
      <w:r w:rsidR="00A419EA">
        <w:rPr>
          <w:rFonts w:hint="eastAsia"/>
        </w:rPr>
        <w:t>c</w:t>
      </w:r>
      <w:r w:rsidR="00792EDE" w:rsidRPr="00792EDE">
        <w:t>an easily be generalized to daily data, or data obtained by sampling at other time intervals.</w:t>
      </w:r>
    </w:p>
    <w:p w14:paraId="2E2D8830" w14:textId="2F011BEB" w:rsidR="0068456D" w:rsidRDefault="0068456D" w:rsidP="0068456D">
      <w:pPr>
        <w:pStyle w:val="a2"/>
      </w:pPr>
      <w:r w:rsidRPr="0085479F">
        <w:rPr>
          <w:rFonts w:hint="eastAsia"/>
        </w:rPr>
        <w:t>D</w:t>
      </w:r>
      <w:r w:rsidRPr="0085479F">
        <w:t>enote the original time series as</w:t>
      </w:r>
      <w:r>
        <w:rPr>
          <w:rFonts w:hint="eastAsia"/>
        </w:rPr>
        <w:t xml:space="preserve">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x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,  i=1,⋯,N</m:t>
        </m:r>
      </m:oMath>
      <w:r>
        <w:rPr>
          <w:rFonts w:hint="eastAsia"/>
        </w:rPr>
        <w:t>, wh</w:t>
      </w:r>
      <w:r>
        <w:t xml:space="preserve">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 xml:space="preserve">is the time value of the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i</m:t>
            </m:r>
          </m:e>
          <m:sup>
            <m:r>
              <m:rPr>
                <m:sty m:val="p"/>
              </m:rPr>
              <w:rPr>
                <w:rFonts w:ascii="Latin Modern Math" w:hAnsi="Latin Modern Math"/>
                <w:vertAlign w:val="superscript"/>
              </w:rPr>
              <m:t>th</m:t>
            </m:r>
          </m:sup>
        </m:sSup>
      </m:oMath>
      <w:r>
        <w:t xml:space="preserve"> month. One can simply 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i</m:t>
        </m:r>
      </m:oMath>
      <w:r>
        <w:rPr>
          <w:rFonts w:hint="eastAsia"/>
        </w:rPr>
        <w:t>.</w:t>
      </w:r>
    </w:p>
    <w:p w14:paraId="02DFE1E7" w14:textId="492590D7" w:rsidR="00E7091C" w:rsidRDefault="00357352" w:rsidP="00E7091C">
      <w:pPr>
        <w:pStyle w:val="31"/>
      </w:pPr>
      <w:bookmarkStart w:id="12" w:name="_Toc109554294"/>
      <w:r>
        <w:t>S</w:t>
      </w:r>
      <w:r w:rsidR="00E7091C">
        <w:t>imple method</w:t>
      </w:r>
      <w:bookmarkEnd w:id="12"/>
    </w:p>
    <w:p w14:paraId="5D665716" w14:textId="1B27E46B" w:rsidR="0068456D" w:rsidRDefault="00357352" w:rsidP="0068456D">
      <w:pPr>
        <w:pStyle w:val="41"/>
      </w:pPr>
      <w:r>
        <w:t>T</w:t>
      </w:r>
      <w:r w:rsidR="00EF25E3">
        <w:t>rend determined by l</w:t>
      </w:r>
      <w:r w:rsidR="007001D0" w:rsidRPr="00524455">
        <w:t xml:space="preserve">ocally weighted </w:t>
      </w:r>
      <w:r w:rsidR="007001D0">
        <w:t>l</w:t>
      </w:r>
      <w:r w:rsidR="007001D0" w:rsidRPr="00524455">
        <w:t xml:space="preserve">inear </w:t>
      </w:r>
      <w:r w:rsidR="007001D0">
        <w:t>r</w:t>
      </w:r>
      <w:r w:rsidR="007001D0" w:rsidRPr="00524455">
        <w:t>egression</w:t>
      </w:r>
      <w:r w:rsidR="007001D0">
        <w:t xml:space="preserve"> (LWLR)</w:t>
      </w:r>
    </w:p>
    <w:p w14:paraId="354F4CF9" w14:textId="35D8869F" w:rsidR="001C5909" w:rsidRDefault="00365843" w:rsidP="0085479F">
      <w:pPr>
        <w:pStyle w:val="a2"/>
      </w:pPr>
      <w:r>
        <w:t xml:space="preserve">For each time </w:t>
      </w:r>
      <m:oMath>
        <m:r>
          <w:rPr>
            <w:rFonts w:ascii="Latin Modern Math" w:hAnsi="Latin Modern Math"/>
          </w:rPr>
          <m:t>t</m:t>
        </m:r>
      </m:oMath>
      <w:r>
        <w:t xml:space="preserve">, </w:t>
      </w:r>
      <w:r w:rsidR="00524455">
        <w:t xml:space="preserve">the </w:t>
      </w:r>
      <w:r w:rsidR="00524455" w:rsidRPr="00524455">
        <w:rPr>
          <w:i/>
        </w:rPr>
        <w:t>trend</w:t>
      </w:r>
      <w:r w:rsidR="00524455">
        <w:t xml:space="preserve"> componen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E22829">
        <w:rPr>
          <w:rFonts w:hint="eastAsia"/>
        </w:rPr>
        <w:t xml:space="preserve"> </w:t>
      </w:r>
      <w:r w:rsidR="00524455">
        <w:t>of the original series is determined through the following l</w:t>
      </w:r>
      <w:r w:rsidR="00524455" w:rsidRPr="00524455">
        <w:t xml:space="preserve">ocally weighted </w:t>
      </w:r>
      <w:r w:rsidR="00524455">
        <w:t>l</w:t>
      </w:r>
      <w:r w:rsidR="00524455" w:rsidRPr="00524455">
        <w:t xml:space="preserve">inear </w:t>
      </w:r>
      <w:r w:rsidR="00524455">
        <w:t>r</w:t>
      </w:r>
      <w:r w:rsidR="00524455" w:rsidRPr="00524455">
        <w:t>egression</w:t>
      </w:r>
      <w:r w:rsidR="00524455">
        <w:t xml:space="preserve"> (LWLR) procedure</w:t>
      </w:r>
      <w:r w:rsidR="004001CF">
        <w:t>.</w:t>
      </w:r>
    </w:p>
    <w:p w14:paraId="1EDD901A" w14:textId="3E3FF42D" w:rsidR="0052581E" w:rsidRDefault="0052581E" w:rsidP="0085479F">
      <w:pPr>
        <w:pStyle w:val="a2"/>
      </w:pPr>
      <w:r>
        <w:rPr>
          <w:rFonts w:hint="eastAsia"/>
        </w:rPr>
        <w:t>T</w:t>
      </w:r>
      <w:r>
        <w:t xml:space="preserve">he goal of LWLR is to </w:t>
      </w:r>
      <w:r w:rsidR="00E22829">
        <w:t xml:space="preserve">find a model </w:t>
      </w:r>
      <w:r w:rsidR="00A419EA">
        <w:rPr>
          <w:rFonts w:hint="eastAsia"/>
        </w:rPr>
        <w:t>of</w:t>
      </w:r>
      <w:r w:rsidR="00A419EA">
        <w:t xml:space="preserve"> </w:t>
      </w:r>
      <w:r w:rsidR="006E42F7">
        <w:t>the</w:t>
      </w:r>
      <w:r w:rsidR="00E22829">
        <w:t xml:space="preserve"> form </w:t>
      </w:r>
      <m:oMath>
        <m:acc>
          <m:accPr>
            <m:ctrlPr>
              <w:rPr>
                <w:rFonts w:ascii="Latin Modern Math" w:hAnsi="Latin Modern Math"/>
              </w:rPr>
            </m:ctrlPr>
          </m:accPr>
          <m:e>
            <m:r>
              <w:rPr>
                <w:rFonts w:ascii="Latin Modern Math" w:hAnsi="Latin Modern Math"/>
              </w:rPr>
              <m:t>x</m:t>
            </m:r>
          </m:e>
        </m:acc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t</m:t>
        </m:r>
      </m:oMath>
      <w:r w:rsidR="006E42F7">
        <w:rPr>
          <w:rFonts w:hint="eastAsia"/>
        </w:rPr>
        <w:t xml:space="preserve"> </w:t>
      </w:r>
      <w:r w:rsidR="006E42F7">
        <w:t xml:space="preserve">that </w:t>
      </w:r>
      <w:r w:rsidR="00992DD3">
        <w:t xml:space="preserve">best </w:t>
      </w:r>
      <w:r w:rsidR="006E42F7">
        <w:t xml:space="preserve">fits the original </w:t>
      </w:r>
      <w:r w:rsidR="00F652B8">
        <w:t>serie</w:t>
      </w:r>
      <w:r w:rsidR="00992DD3">
        <w:t>s</w:t>
      </w:r>
      <w:r w:rsidR="00A82506">
        <w:t xml:space="preserve"> </w:t>
      </w:r>
      <w:r w:rsidR="00F652B8">
        <w:t>in the sense of least mean square los</w:t>
      </w:r>
      <w:r w:rsidR="00A07B94">
        <w:t>s</w:t>
      </w:r>
      <w:r w:rsidR="009E2257">
        <w:t>,</w:t>
      </w:r>
      <w:r w:rsidR="00A07B94">
        <w:t xml:space="preserve"> that is, to fi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grow m:val="0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F51B99">
        <w:rPr>
          <w:rFonts w:hint="eastAsia"/>
        </w:rPr>
        <w:t xml:space="preserve"> </w:t>
      </w:r>
      <w:r w:rsidR="00F51B99">
        <w:t>that minimize</w:t>
      </w:r>
    </w:p>
    <w:p w14:paraId="5AFB10F9" w14:textId="510D8A3C" w:rsidR="00F51B99" w:rsidRPr="00722C0B" w:rsidRDefault="0045191F" w:rsidP="0085479F">
      <w:pPr>
        <w:pStyle w:val="a2"/>
      </w:pPr>
      <m:oMathPara>
        <m:oMath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  <m:r>
                    <w:rPr>
                      <w:rFonts w:ascii="Latin Modern Math" w:hAnsi="Latin Modern Math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M</m:t>
                  </m:r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acc>
                </m:e>
              </m:d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m:rPr>
              <m:sty m:val="b"/>
            </m:rPr>
            <w:rPr>
              <w:rFonts w:ascii="Latin Modern Math" w:hAnsi="Latin Modern Math"/>
            </w:rPr>
            <m:t>W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</m:e>
          </m:d>
          <m:r>
            <w:rPr>
              <w:rFonts w:ascii="Latin Modern Math" w:hAnsi="Latin Modern Math"/>
            </w:rPr>
            <m:t>=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i=1</m:t>
              </m:r>
            </m:sub>
            <m:sup>
              <m:r>
                <w:rPr>
                  <w:rFonts w:ascii="Latin Modern Math" w:hAnsi="Latin Modern Math"/>
                </w:rPr>
                <m:t>N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p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325D71C1" w14:textId="44BE9965" w:rsidR="003F6348" w:rsidRDefault="00722C0B" w:rsidP="003F6348">
      <w:pPr>
        <w:pStyle w:val="a2"/>
        <w:ind w:firstLine="0"/>
      </w:pPr>
      <w:r>
        <w:t>w</w:t>
      </w:r>
      <w:r>
        <w:rPr>
          <w:rFonts w:hint="eastAsia"/>
        </w:rPr>
        <w:t>here</w:t>
      </w:r>
      <w:r>
        <w:t xml:space="preserve"> </w:t>
      </w:r>
      <m:oMath>
        <m:r>
          <m:rPr>
            <m:sty m:val="bi"/>
          </m:rPr>
          <w:rPr>
            <w:rFonts w:ascii="Latin Modern Math" w:hAnsi="Latin Modern Math" w:hint="eastAsia"/>
          </w:rPr>
          <m:t>x</m:t>
        </m:r>
      </m:oMath>
      <w:r w:rsidR="003F6348">
        <w:t xml:space="preserve"> is </w:t>
      </w:r>
      <w:r w:rsidR="000B4964">
        <w:t xml:space="preserve">the </w:t>
      </w:r>
      <w:r w:rsidR="000B4964" w:rsidRPr="008D473A">
        <w:rPr>
          <w:i/>
        </w:rPr>
        <w:t>response vector</w:t>
      </w:r>
      <w:r w:rsidR="000B4964">
        <w:rPr>
          <w:rFonts w:hint="eastAsia"/>
        </w:rPr>
        <w:t>,</w:t>
      </w:r>
      <w:r w:rsidR="000B4964">
        <w:t xml:space="preserve"> </w:t>
      </w:r>
      <m:oMath>
        <m:r>
          <m:rPr>
            <m:sty m:val="b"/>
          </m:rPr>
          <w:rPr>
            <w:rFonts w:ascii="Latin Modern Math" w:hAnsi="Latin Modern Math" w:hint="eastAsia"/>
          </w:rPr>
          <m:t>M</m:t>
        </m:r>
      </m:oMath>
      <w:r w:rsidR="003F6348">
        <w:t xml:space="preserve"> is the </w:t>
      </w:r>
      <w:r w:rsidR="003F6348" w:rsidRPr="008D473A">
        <w:rPr>
          <w:i/>
        </w:rPr>
        <w:t>data matrix</w:t>
      </w:r>
      <w:r w:rsidR="00932FF5">
        <w:t>,</w:t>
      </w:r>
      <w:r w:rsidR="00CD3EE4">
        <w:rPr>
          <w:rFonts w:hint="eastAsia"/>
        </w:rPr>
        <w:t xml:space="preserve"> </w:t>
      </w:r>
      <w:r w:rsidR="00CD3EE4">
        <w:t xml:space="preserve">and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932FF5" w:rsidRPr="00932FF5">
        <w:t xml:space="preserve"> </w:t>
      </w:r>
      <w:r w:rsidR="0015094A">
        <w:t xml:space="preserve">is </w:t>
      </w:r>
      <w:r w:rsidR="00932FF5">
        <w:t>the d</w:t>
      </w:r>
      <w:r w:rsidR="00932FF5" w:rsidRPr="00932FF5">
        <w:t>iagonal</w:t>
      </w:r>
      <w:r w:rsidR="00932FF5">
        <w:t xml:space="preserve"> </w:t>
      </w:r>
      <w:r w:rsidR="00932FF5" w:rsidRPr="008D473A">
        <w:rPr>
          <w:i/>
        </w:rPr>
        <w:t xml:space="preserve">weight </w:t>
      </w:r>
      <w:r w:rsidR="003001F8" w:rsidRPr="008D473A">
        <w:rPr>
          <w:i/>
        </w:rPr>
        <w:t>matrix</w:t>
      </w:r>
      <w:r w:rsidR="0015094A">
        <w:t>,</w:t>
      </w:r>
      <w:r w:rsidR="00AB1D3E">
        <w:t xml:space="preserve"> </w:t>
      </w:r>
      <w:r w:rsidR="00AB1D3E" w:rsidRPr="007C5047">
        <w:t>which are defined as</w:t>
      </w:r>
    </w:p>
    <w:p w14:paraId="44BDA140" w14:textId="36597439" w:rsidR="00932FF5" w:rsidRPr="005B6DB5" w:rsidRDefault="003001F8" w:rsidP="003F6348">
      <w:pPr>
        <w:pStyle w:val="a2"/>
        <w:ind w:firstLine="0"/>
        <w:rPr>
          <w:b/>
        </w:rPr>
      </w:pPr>
      <m:oMathPara>
        <m:oMath>
          <m:r>
            <m:rPr>
              <m:sty m:val="bi"/>
            </m:rPr>
            <w:rPr>
              <w:rFonts w:ascii="Latin Modern Math" w:hAnsi="Latin Modern Math"/>
            </w:rPr>
            <m:t>x</m:t>
          </m:r>
          <m:r>
            <w:rPr>
              <w:rFonts w:ascii="Latin Modern Math" w:hAnsi="Latin Modern Math"/>
            </w:rPr>
            <m:t>≔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  <m:ctrlPr>
                <w:rPr>
                  <w:rFonts w:ascii="Latin Modern Math" w:hAnsi="Latin Modern Math"/>
                  <w:i/>
                </w:rPr>
              </m:ctrlPr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 w:hint="eastAsia"/>
            </w:rPr>
            <m:t>M</m:t>
          </m:r>
          <m:r>
            <m:rPr>
              <m:sty m:val="b"/>
            </m:rPr>
            <w:rPr>
              <w:rFonts w:ascii="Latin Modern Math" w:hAnsi="Latin Modern Math"/>
            </w:rPr>
            <m:t>≔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⋮</m:t>
                    </m:r>
                  </m:e>
                  <m:e>
                    <m:r>
                      <w:rPr>
                        <w:rFonts w:ascii="Latin Modern Math" w:hAnsi="Latin Modern Math"/>
                      </w:rPr>
                      <m:t>⋮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</m:e>
          </m:d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/>
            </w:rPr>
            <m:t>W≔</m:t>
          </m:r>
          <m:d>
            <m:dPr>
              <m:ctrlPr>
                <w:rPr>
                  <w:rFonts w:ascii="Latin Modern Math" w:hAnsi="Latin Modern Math"/>
                  <w:b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  <w:b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  <m:e/>
                  <m:e/>
                </m:mr>
                <m:mr>
                  <m:e/>
                  <m:e>
                    <m:r>
                      <m:rPr>
                        <m:sty m:val="b"/>
                      </m:rPr>
                      <w:rPr>
                        <w:rFonts w:ascii="Latin Modern Math" w:hAnsi="Latin Modern Math"/>
                      </w:rPr>
                      <m:t>⋱</m:t>
                    </m:r>
                  </m:e>
                  <m:e/>
                </m:mr>
                <m:mr>
                  <m:e/>
                  <m:e/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  <m:ctrlPr>
                <w:rPr>
                  <w:rFonts w:ascii="Latin Modern Math" w:hAnsi="Latin Modern Math"/>
                  <w:b/>
                  <w:i/>
                </w:rPr>
              </m:ctrlPr>
            </m:e>
          </m:d>
          <m:r>
            <m:rPr>
              <m:sty m:val="b"/>
            </m:rPr>
            <w:rPr>
              <w:rFonts w:ascii="Latin Modern Math" w:hAnsi="Latin Modern Math"/>
            </w:rPr>
            <m:t>.</m:t>
          </m:r>
        </m:oMath>
      </m:oMathPara>
    </w:p>
    <w:p w14:paraId="30C06044" w14:textId="17506FF2" w:rsidR="005B6DB5" w:rsidRDefault="005B6DB5" w:rsidP="003F6348">
      <w:pPr>
        <w:pStyle w:val="a2"/>
        <w:ind w:firstLine="0"/>
      </w:pPr>
      <w:r>
        <w:rPr>
          <w:rFonts w:hint="eastAsia"/>
        </w:rPr>
        <w:lastRenderedPageBreak/>
        <w:t>T</w:t>
      </w:r>
      <w:r>
        <w:t xml:space="preserve">h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</m:oMath>
      <w:r w:rsidR="00766C7A">
        <w:rPr>
          <w:rFonts w:hint="eastAsia"/>
        </w:rPr>
        <w:t xml:space="preserve"> </w:t>
      </w:r>
      <w:r w:rsidR="00766C7A">
        <w:t>is</w:t>
      </w:r>
    </w:p>
    <w:p w14:paraId="03E3473F" w14:textId="07486456" w:rsidR="00766C7A" w:rsidRPr="00F65972" w:rsidRDefault="0045191F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  <m:r>
                                <w:rPr>
                                  <w:rFonts w:ascii="Latin Modern Math" w:hAnsi="Latin Modern Math"/>
                                </w:rPr>
                                <m:t>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 w:hint="eastAsia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</m:t>
                          </m:r>
                          <m:r>
                            <w:rPr>
                              <w:rFonts w:ascii="Latin Modern Math" w:hAnsi="Latin Modern Math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 w:hint="eastAsia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 w:hint="eastAsia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r>
                        <m:rPr>
                          <m:sty m:val="b"/>
                        </m:rPr>
                        <w:rPr>
                          <w:rFonts w:ascii="Latin Modern Math" w:hAnsi="Latin Modern Math" w:hint="eastAsia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  <w:b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"/>
                </m:rPr>
                <w:rPr>
                  <w:rFonts w:ascii="Latin Modern Math" w:hAnsi="Latin Modern Math"/>
                </w:rPr>
                <m:t>W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3" w:name="eqn_o1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</m:t>
              </m:r>
              <m:r>
                <m:rPr>
                  <m:nor/>
                </m:rPr>
                <w:fldChar w:fldCharType="end"/>
              </m:r>
              <w:bookmarkEnd w:id="13"/>
              <m:r>
                <m:rPr>
                  <m:nor/>
                </m:rPr>
                <m:t>)</m:t>
              </m:r>
            </m:e>
          </m:eqArr>
        </m:oMath>
      </m:oMathPara>
    </w:p>
    <w:p w14:paraId="56652BEA" w14:textId="10675333" w:rsidR="007D500F" w:rsidRDefault="007D500F" w:rsidP="003F6348">
      <w:pPr>
        <w:pStyle w:val="a2"/>
        <w:ind w:firstLine="0"/>
      </w:pPr>
      <w:r>
        <w:rPr>
          <w:rFonts w:hint="eastAsia"/>
        </w:rPr>
        <w:t>T</w:t>
      </w:r>
      <w:r>
        <w:t>he trend component is</w:t>
      </w:r>
      <w:r w:rsidR="003E70BA">
        <w:t xml:space="preserve"> determined by</w:t>
      </w:r>
    </w:p>
    <w:p w14:paraId="72B469D5" w14:textId="20F1C5A8" w:rsidR="007D500F" w:rsidRPr="00B723C4" w:rsidRDefault="0045191F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acc>
                <m:accPr>
                  <m:ctrlPr>
                    <w:rPr>
                      <w:rFonts w:ascii="Latin Modern Math" w:hAnsi="Latin Modern Math"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</m:acc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t.#</m:t>
              </m:r>
              <m:r>
                <m:rPr>
                  <m:nor/>
                </m:rPr>
                <m:t>(</m:t>
              </m:r>
              <w:bookmarkStart w:id="14" w:name="eqn_o2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w:bookmarkEnd w:id="14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96389DA" w14:textId="77777777" w:rsidR="00B723C4" w:rsidRDefault="00B723C4" w:rsidP="003F6348">
      <w:pPr>
        <w:pStyle w:val="a2"/>
        <w:ind w:firstLine="0"/>
      </w:pPr>
      <w:r>
        <w:rPr>
          <w:rFonts w:hint="eastAsia"/>
        </w:rPr>
        <w:t>N</w:t>
      </w:r>
      <w:r>
        <w:t xml:space="preserve">ote that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E000EC">
        <w:t xml:space="preserve"> </w:t>
      </w:r>
      <w:r>
        <w:t>depends on</w:t>
      </w:r>
      <w:r w:rsidRPr="00F65972">
        <w:t xml:space="preserve"> query </w:t>
      </w:r>
      <w:r>
        <w:t xml:space="preserve">time </w:t>
      </w:r>
      <m:oMath>
        <m:r>
          <w:rPr>
            <w:rFonts w:ascii="Latin Modern Math" w:hAnsi="Latin Modern Math"/>
          </w:rPr>
          <m:t>t</m:t>
        </m:r>
      </m:oMath>
      <w:r>
        <w:t>, so the above LWLR procedure should be executed</w:t>
      </w:r>
      <w:r w:rsidRPr="00F65972">
        <w:t xml:space="preserve"> individually for each</w:t>
      </w:r>
      <w:r>
        <w:t xml:space="preserve"> </w:t>
      </w:r>
      <m:oMath>
        <m:r>
          <w:rPr>
            <w:rFonts w:ascii="Latin Modern Math" w:hAnsi="Latin Modern Math"/>
          </w:rPr>
          <m:t>t</m:t>
        </m:r>
      </m:oMath>
      <w:r>
        <w:t>.</w:t>
      </w:r>
    </w:p>
    <w:p w14:paraId="68F528D5" w14:textId="2025E8E0" w:rsidR="0019577D" w:rsidRDefault="0019577D" w:rsidP="003F6348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trend series can be written as</w:t>
      </w:r>
    </w:p>
    <w:p w14:paraId="699D7590" w14:textId="488465C2" w:rsidR="0019577D" w:rsidRPr="0019577D" w:rsidRDefault="0045191F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b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</m:e>
          </m:eqArr>
        </m:oMath>
      </m:oMathPara>
    </w:p>
    <w:p w14:paraId="334DBFC2" w14:textId="47F7D3AE" w:rsidR="00EF25E3" w:rsidRDefault="00357352" w:rsidP="00933A1B">
      <w:pPr>
        <w:pStyle w:val="41"/>
      </w:pPr>
      <w:r>
        <w:t>S</w:t>
      </w:r>
      <w:r w:rsidR="00933A1B">
        <w:rPr>
          <w:rFonts w:hint="eastAsia"/>
        </w:rPr>
        <w:t>easonal</w:t>
      </w:r>
      <w:r w:rsidR="00933A1B">
        <w:t xml:space="preserve"> </w:t>
      </w:r>
      <w:r w:rsidR="00516233">
        <w:t>components</w:t>
      </w:r>
      <w:r w:rsidR="00933A1B">
        <w:t xml:space="preserve"> determined by simple averag</w:t>
      </w:r>
      <w:r w:rsidR="00041CE7">
        <w:t>ing</w:t>
      </w:r>
    </w:p>
    <w:p w14:paraId="617408E9" w14:textId="24D06F1D" w:rsidR="0058433B" w:rsidRDefault="00C01CF6" w:rsidP="0058433B">
      <w:pPr>
        <w:pStyle w:val="a2"/>
      </w:pPr>
      <w:r>
        <w:t>The s</w:t>
      </w:r>
      <w:r>
        <w:rPr>
          <w:rFonts w:hint="eastAsia"/>
        </w:rPr>
        <w:t>easonal</w:t>
      </w:r>
      <w:r>
        <w:t xml:space="preserve"> component can be determined by </w:t>
      </w:r>
      <w:r w:rsidR="00C130C8">
        <w:t xml:space="preserve">the </w:t>
      </w:r>
      <w:r w:rsidRPr="00C01CF6">
        <w:rPr>
          <w:i/>
        </w:rPr>
        <w:t>simple averag</w:t>
      </w:r>
      <w:r w:rsidR="001E470C">
        <w:rPr>
          <w:i/>
        </w:rPr>
        <w:t>ing</w:t>
      </w:r>
      <w:r w:rsidRPr="00AD050A">
        <w:t xml:space="preserve"> </w:t>
      </w:r>
      <w:r>
        <w:t>method, in which the time series</w:t>
      </w:r>
      <w:r w:rsidRPr="00AD050A">
        <w:t xml:space="preserve"> </w:t>
      </w:r>
      <w:r>
        <w:t xml:space="preserve">is </w:t>
      </w:r>
      <w:r w:rsidRPr="00AD050A">
        <w:t>averag</w:t>
      </w:r>
      <w:r>
        <w:t>ed</w:t>
      </w:r>
      <w:r w:rsidRPr="00AD050A">
        <w:t xml:space="preserve"> </w:t>
      </w:r>
      <w:r>
        <w:t>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 w:rsidR="00C130C8">
        <w:t xml:space="preserve">. </w:t>
      </w:r>
      <w:r w:rsidR="00C130C8" w:rsidRPr="00C130C8">
        <w:t>Specifically</w:t>
      </w:r>
      <w:r w:rsidR="00C130C8">
        <w:t>, the seasonal component</w:t>
      </w:r>
    </w:p>
    <w:p w14:paraId="4A6FE9B4" w14:textId="3A3D3D14" w:rsidR="00C130C8" w:rsidRPr="00166DC6" w:rsidRDefault="0045191F" w:rsidP="0058433B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5" w:name="eqn_o3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3</m:t>
              </m:r>
              <m:r>
                <m:rPr>
                  <m:nor/>
                </m:rPr>
                <w:fldChar w:fldCharType="end"/>
              </m:r>
              <w:bookmarkEnd w:id="15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7E43AD0" w14:textId="64B27E38" w:rsidR="00166DC6" w:rsidRPr="00133F88" w:rsidRDefault="00166DC6" w:rsidP="00166DC6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4F908CC5" w14:textId="0B15B9A0" w:rsidR="002F5B36" w:rsidRDefault="002F5B36" w:rsidP="002F5B36">
      <w:pPr>
        <w:pStyle w:val="41"/>
      </w:pPr>
      <w:r w:rsidRPr="002F5B36">
        <w:t>Classical decomposition</w:t>
      </w:r>
      <w:r>
        <w:t xml:space="preserve"> by LWLR and simple averaging</w:t>
      </w:r>
    </w:p>
    <w:p w14:paraId="5B7EE7B2" w14:textId="0144ACAD" w:rsidR="00357352" w:rsidRDefault="00041CE7" w:rsidP="00357352">
      <w:pPr>
        <w:pStyle w:val="a2"/>
      </w:pPr>
      <w:r>
        <w:t>Using the LWLR procedure and simple averaging, the c</w:t>
      </w:r>
      <w:r w:rsidRPr="002F5B36">
        <w:t>lassical decomposition</w:t>
      </w:r>
      <w:r>
        <w:t xml:space="preserve"> of a time series can be </w:t>
      </w:r>
      <w:r w:rsidR="00037ACE">
        <w:t>done</w:t>
      </w:r>
      <w:r>
        <w:t xml:space="preserve">. </w:t>
      </w:r>
      <w:r w:rsidR="00AF255A">
        <w:t xml:space="preserve">We call this kind of decomposing method </w:t>
      </w:r>
      <w:r w:rsidR="00A3056F">
        <w:t xml:space="preserve">the </w:t>
      </w:r>
      <w:r w:rsidR="00AF255A" w:rsidRPr="00AF255A">
        <w:rPr>
          <w:i/>
        </w:rPr>
        <w:t>simple method</w:t>
      </w:r>
      <w:r w:rsidR="00AF255A">
        <w:t>.</w:t>
      </w:r>
      <w:r w:rsidR="00A3056F">
        <w:t xml:space="preserve"> </w:t>
      </w:r>
      <w:r w:rsidR="00A3056F" w:rsidRPr="00A3056F">
        <w:t xml:space="preserve">In this paper, the following two commonly used </w:t>
      </w:r>
      <w:r w:rsidR="00CC7D1C" w:rsidRPr="00CC7D1C">
        <w:t xml:space="preserve">simple </w:t>
      </w:r>
      <w:r w:rsidR="006E67B4">
        <w:t>methods</w:t>
      </w:r>
      <w:r w:rsidR="00CC7D1C" w:rsidRPr="00A3056F">
        <w:t xml:space="preserve"> </w:t>
      </w:r>
      <w:r w:rsidR="00A3056F" w:rsidRPr="00A3056F">
        <w:t>will be evaluated.</w:t>
      </w:r>
    </w:p>
    <w:p w14:paraId="161F59A9" w14:textId="704B6D89" w:rsidR="00D80DF1" w:rsidRPr="00144E10" w:rsidRDefault="00E47B55" w:rsidP="009B2F8B">
      <w:pPr>
        <w:pStyle w:val="a2"/>
        <w:rPr>
          <w:i/>
        </w:rPr>
      </w:pPr>
      <w:r w:rsidRPr="00144E10">
        <w:rPr>
          <w:rStyle w:val="af6"/>
          <w:rFonts w:hint="eastAsia"/>
          <w:b w:val="0"/>
          <w:i/>
        </w:rPr>
        <w:t>(</w:t>
      </w:r>
      <w:r w:rsidR="00E603FF" w:rsidRPr="00144E10">
        <w:rPr>
          <w:rStyle w:val="af6"/>
          <w:b w:val="0"/>
          <w:i/>
        </w:rPr>
        <w:t>a</w:t>
      </w:r>
      <w:r w:rsidRPr="00144E10">
        <w:rPr>
          <w:rStyle w:val="af6"/>
          <w:b w:val="0"/>
          <w:i/>
        </w:rPr>
        <w:t xml:space="preserve">) </w:t>
      </w:r>
      <w:r w:rsidR="004D3399" w:rsidRPr="00C00EF7">
        <w:rPr>
          <w:rStyle w:val="af6"/>
          <w:rFonts w:hint="eastAsia"/>
          <w:b w:val="0"/>
          <w:i/>
        </w:rPr>
        <w:t>M</w:t>
      </w:r>
      <w:r w:rsidR="004D3399" w:rsidRPr="00C00EF7">
        <w:rPr>
          <w:rStyle w:val="af6"/>
          <w:b w:val="0"/>
          <w:i/>
        </w:rPr>
        <w:t>-1A</w:t>
      </w:r>
      <w:r w:rsidR="004D3399" w:rsidRPr="00144E10">
        <w:rPr>
          <w:rStyle w:val="af6"/>
          <w:b w:val="0"/>
          <w:i/>
        </w:rPr>
        <w:t xml:space="preserve"> method</w:t>
      </w:r>
    </w:p>
    <w:p w14:paraId="6E5F1927" w14:textId="7583008D" w:rsidR="00E47B55" w:rsidRDefault="00E47B55" w:rsidP="00357352">
      <w:pPr>
        <w:pStyle w:val="a2"/>
      </w:pPr>
      <w:r w:rsidRPr="009B2F8B">
        <w:rPr>
          <w:rStyle w:val="af6"/>
        </w:rPr>
        <w:t>Step-</w:t>
      </w:r>
      <w:proofErr w:type="gramStart"/>
      <w:r w:rsidRPr="009B2F8B">
        <w:rPr>
          <w:rStyle w:val="af6"/>
        </w:rPr>
        <w:t>1</w:t>
      </w:r>
      <w:r>
        <w:t xml:space="preserve">  </w:t>
      </w:r>
      <w:r w:rsidR="004978E0">
        <w:t>Determine</w:t>
      </w:r>
      <w:proofErr w:type="gramEnd"/>
      <w:r w:rsidR="004978E0">
        <w:t xml:space="preserve"> the trend component. </w:t>
      </w:r>
      <w:r w:rsidR="00CC7D1C">
        <w:t>Apply LWLR procedure (</w:t>
      </w:r>
      <w:r w:rsidR="00CC7D1C">
        <w:fldChar w:fldCharType="begin"/>
      </w:r>
      <w:r w:rsidR="00CC7D1C">
        <w:instrText xml:space="preserve"> REF eqn_o1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CC7D1C">
        <w:fldChar w:fldCharType="end"/>
      </w:r>
      <w:r w:rsidR="00CC7D1C">
        <w:t>)(</w:t>
      </w:r>
      <w:r w:rsidR="00CC7D1C">
        <w:fldChar w:fldCharType="begin"/>
      </w:r>
      <w:r w:rsidR="00CC7D1C">
        <w:instrText xml:space="preserve"> REF eqn_o2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2</m:t>
        </m:r>
      </m:oMath>
      <w:r w:rsidR="00CC7D1C">
        <w:fldChar w:fldCharType="end"/>
      </w:r>
      <w:r w:rsidR="00CC7D1C">
        <w:t xml:space="preserve">) to the original series to obtain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</m:oMath>
      <w:r w:rsidR="00CC7D1C">
        <w:rPr>
          <w:rFonts w:hint="eastAsia"/>
        </w:rPr>
        <w:t>,</w:t>
      </w:r>
      <w:r w:rsidR="00CC7D1C">
        <w:t xml:space="preserve"> with</w:t>
      </w:r>
      <w:r w:rsidR="0076491B" w:rsidRPr="0076491B">
        <w:t xml:space="preserve"> </w:t>
      </w:r>
      <w:r w:rsidR="0076491B">
        <w:t>the d</w:t>
      </w:r>
      <w:r w:rsidR="0076491B" w:rsidRPr="00932FF5">
        <w:t>iagonal</w:t>
      </w:r>
      <w:r w:rsidR="0076491B">
        <w:t xml:space="preserve"> </w:t>
      </w:r>
      <w:r w:rsidR="0076491B" w:rsidRPr="0076491B">
        <w:t>weight matrix</w:t>
      </w:r>
      <w:r w:rsidR="0076491B"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76491B" w:rsidRPr="0076491B">
        <w:rPr>
          <w:rFonts w:hint="eastAsia"/>
        </w:rPr>
        <w:t xml:space="preserve"> </w:t>
      </w:r>
      <w:r w:rsidR="0076491B">
        <w:rPr>
          <w:rFonts w:hint="eastAsia"/>
        </w:rPr>
        <w:t>in</w:t>
      </w:r>
      <w:r w:rsidR="0076491B">
        <w:t xml:space="preserve"> (</w:t>
      </w:r>
      <w:r w:rsidR="0076491B">
        <w:fldChar w:fldCharType="begin"/>
      </w:r>
      <w:r w:rsidR="0076491B">
        <w:instrText xml:space="preserve"> REF eqn_o1 \h </w:instrText>
      </w:r>
      <w:r w:rsidR="0076491B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76491B">
        <w:fldChar w:fldCharType="end"/>
      </w:r>
      <w:r w:rsidR="0076491B">
        <w:t>) defined as</w:t>
      </w:r>
    </w:p>
    <w:p w14:paraId="612E7CB6" w14:textId="590FC5A7" w:rsidR="0076491B" w:rsidRPr="009B2F8B" w:rsidRDefault="0045191F" w:rsidP="00357352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I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-ρ≤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&lt;t+ρ</m:t>
                  </m:r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1,  &amp;t-ρ≤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&lt;t+ρ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0,  &amp;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otherwise</m:t>
                      </m:r>
                      <m:r>
                        <w:rPr>
                          <w:rFonts w:ascii="Latin Modern Math" w:hAnsi="Latin Modern Math"/>
                        </w:rPr>
                        <m:t>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6" w:name="eqn_o4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4</m:t>
              </m:r>
              <m:r>
                <m:rPr>
                  <m:nor/>
                </m:rPr>
                <w:fldChar w:fldCharType="end"/>
              </m:r>
              <w:bookmarkEnd w:id="16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62F97FA" w14:textId="247E87CD" w:rsidR="009B2F8B" w:rsidRDefault="00A61C58" w:rsidP="009B2F8B">
      <w:pPr>
        <w:pStyle w:val="a2"/>
        <w:ind w:firstLine="0"/>
      </w:pPr>
      <w:r>
        <w:t>which</w:t>
      </w:r>
      <w:r w:rsidR="00210041">
        <w:t xml:space="preserve"> means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FE6453">
        <w:t xml:space="preserve"> is determined by those data near </w:t>
      </w:r>
      <m:oMath>
        <m:r>
          <w:rPr>
            <w:rFonts w:ascii="Latin Modern Math" w:hAnsi="Latin Modern Math"/>
          </w:rPr>
          <m:t>t</m:t>
        </m:r>
      </m:oMath>
      <w:r w:rsidR="00FE6453">
        <w:rPr>
          <w:rFonts w:hint="eastAsia"/>
        </w:rPr>
        <w:t>.</w:t>
      </w:r>
      <w:r w:rsidR="00FE6453">
        <w:t xml:space="preserve"> </w:t>
      </w:r>
      <w:r w:rsidR="00B27567">
        <w:t xml:space="preserve">When </w:t>
      </w:r>
      <m:oMath>
        <m:r>
          <w:rPr>
            <w:rFonts w:ascii="Latin Modern Math" w:hAnsi="Latin Modern Math" w:hint="eastAsia"/>
          </w:rPr>
          <m:t>t</m:t>
        </m:r>
      </m:oMath>
      <w:r w:rsidR="00B27567">
        <w:rPr>
          <w:rFonts w:hint="eastAsia"/>
        </w:rPr>
        <w:t xml:space="preserve"> </w:t>
      </w:r>
      <w:r w:rsidR="00B27567">
        <w:t xml:space="preserve">is near boundary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B27567">
        <w:rPr>
          <w:rFonts w:hint="eastAsia"/>
        </w:rPr>
        <w:t xml:space="preserve"> </w:t>
      </w:r>
      <w:r w:rsidR="00B27567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B27567">
        <w:t xml:space="preserve"> </w:t>
      </w:r>
      <w:r w:rsidR="000E5400">
        <w:t>so that</w:t>
      </w:r>
      <w:r w:rsidR="00B27567">
        <w:t xml:space="preserve"> </w:t>
      </w:r>
      <m:oMath>
        <m:r>
          <w:rPr>
            <w:rFonts w:ascii="Latin Modern Math" w:hAnsi="Latin Modern Math"/>
          </w:rPr>
          <m:t>t-ρ&l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303B15">
        <w:rPr>
          <w:rFonts w:hint="eastAsia"/>
        </w:rPr>
        <w:t xml:space="preserve"> </w:t>
      </w:r>
      <w:r w:rsidR="00303B15">
        <w:t xml:space="preserve">or </w:t>
      </w:r>
      <m:oMath>
        <m:r>
          <w:rPr>
            <w:rFonts w:ascii="Latin Modern Math" w:hAnsi="Latin Modern Math"/>
          </w:rPr>
          <m:t>t+ρ&g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303B15">
        <w:rPr>
          <w:rFonts w:hint="eastAsia"/>
        </w:rPr>
        <w:t>,</w:t>
      </w:r>
      <w:r w:rsidR="00303B15">
        <w:t xml:space="preserve"> </w:t>
      </w:r>
      <w:r w:rsidR="00C1101F">
        <w:t xml:space="preserve">less data is available to determin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C1101F">
        <w:rPr>
          <w:rFonts w:hint="eastAsia"/>
        </w:rPr>
        <w:t>.</w:t>
      </w:r>
      <w:r w:rsidR="00C1101F">
        <w:t xml:space="preserve"> </w:t>
      </w:r>
      <w:r w:rsidR="0097255E">
        <w:t xml:space="preserve">In this case, one can </w:t>
      </w:r>
      <w:r w:rsidR="00317F89">
        <w:t xml:space="preserve">adapt the following </w:t>
      </w:r>
      <w:r w:rsidR="00317F89" w:rsidRPr="00C23318">
        <w:rPr>
          <w:i/>
        </w:rPr>
        <w:t>boundary adjustment</w:t>
      </w:r>
      <w:r w:rsidR="00317F89">
        <w:t xml:space="preserve"> strategy: </w:t>
      </w:r>
      <w:r w:rsidR="0097255E"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2ρ-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97255E">
        <w:rPr>
          <w:rFonts w:hint="eastAsia"/>
        </w:rPr>
        <w:t xml:space="preserve"> </w:t>
      </w:r>
      <w:r w:rsidR="0097255E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  <m:r>
              <w:rPr>
                <w:rFonts w:ascii="Latin Modern Math" w:hAnsi="Latin Modern Math"/>
              </w:rPr>
              <m:t>-2ρ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97255E">
        <w:t xml:space="preserve"> </w:t>
      </w:r>
      <w:r w:rsidR="0097255E" w:rsidRPr="0097255E">
        <w:t xml:space="preserve">such that the same number of data is used for determining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97255E" w:rsidRPr="0097255E">
        <w:t>.</w:t>
      </w:r>
    </w:p>
    <w:p w14:paraId="6E41151A" w14:textId="32E998E9" w:rsidR="0014601E" w:rsidRDefault="0014601E" w:rsidP="0014601E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</w:t>
      </w:r>
      <w:proofErr w:type="gramStart"/>
      <w:r w:rsidRPr="0014601E">
        <w:rPr>
          <w:rStyle w:val="af6"/>
        </w:rPr>
        <w:t>2</w:t>
      </w:r>
      <w:r>
        <w:t xml:space="preserve"> </w:t>
      </w:r>
      <w:r w:rsidR="007F5736">
        <w:t xml:space="preserve"> </w:t>
      </w:r>
      <w:r w:rsidR="004978E0">
        <w:t>Determine</w:t>
      </w:r>
      <w:proofErr w:type="gramEnd"/>
      <w:r w:rsidR="004978E0">
        <w:t xml:space="preserve"> the seasonal component. </w:t>
      </w:r>
      <w:r>
        <w:t>Apply simple averaging</w:t>
      </w:r>
      <w:r w:rsidR="00833C0C">
        <w:t xml:space="preserve"> (</w:t>
      </w:r>
      <w:r w:rsidR="00833C0C">
        <w:fldChar w:fldCharType="begin"/>
      </w:r>
      <w:r w:rsidR="00833C0C">
        <w:instrText xml:space="preserve"> REF eqn_o3 \h </w:instrText>
      </w:r>
      <w:r w:rsidR="00833C0C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833C0C">
        <w:fldChar w:fldCharType="end"/>
      </w:r>
      <w:r w:rsidR="00833C0C">
        <w:t>) to the detrended series</w:t>
      </w:r>
      <w:r w:rsidR="00800289"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00289">
        <w:rPr>
          <w:rFonts w:hint="eastAsia"/>
        </w:rPr>
        <w:t xml:space="preserve"> </w:t>
      </w:r>
      <w:r w:rsidR="00800289">
        <w:t>to obtain</w:t>
      </w:r>
    </w:p>
    <w:p w14:paraId="1E953FC3" w14:textId="35712EE6" w:rsidR="00514D18" w:rsidRPr="00514D18" w:rsidRDefault="0045191F" w:rsidP="0014601E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Sup>
                            <m:sSub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bSup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sSup>
                            <m:s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p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5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9ACFDF8" w14:textId="0FB937AE" w:rsidR="00514D18" w:rsidRDefault="00514D18" w:rsidP="00514D18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 w:hint="eastAsia"/>
                  </w:rPr>
                  <m:t>x</m:t>
                </m:r>
                <m:ctrlPr>
                  <w:rPr>
                    <w:rFonts w:ascii="Latin Modern Math" w:hAnsi="Latin Modern Math" w:hint="eastAsia"/>
                    <w:i/>
                  </w:rPr>
                </m:ctrlP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>
        <w:t>.</w:t>
      </w:r>
    </w:p>
    <w:p w14:paraId="69DE55E4" w14:textId="74554D6A" w:rsidR="00137C52" w:rsidRPr="00137C52" w:rsidRDefault="000A7270" w:rsidP="00137C52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</w:t>
      </w:r>
      <w:proofErr w:type="gramStart"/>
      <w:r>
        <w:t>3</w:t>
      </w:r>
      <w:r w:rsidR="00B55B90" w:rsidRPr="00137C52">
        <w:rPr>
          <w:rStyle w:val="af0"/>
          <w:b w:val="0"/>
        </w:rPr>
        <w:t xml:space="preserve">  </w:t>
      </w:r>
      <w:r w:rsidR="004978E0" w:rsidRPr="00137C52">
        <w:rPr>
          <w:rStyle w:val="af0"/>
          <w:b w:val="0"/>
        </w:rPr>
        <w:t>Determine</w:t>
      </w:r>
      <w:proofErr w:type="gramEnd"/>
      <w:r w:rsidR="004978E0" w:rsidRPr="00137C52">
        <w:rPr>
          <w:rStyle w:val="af0"/>
          <w:b w:val="0"/>
        </w:rPr>
        <w:t xml:space="preserve"> the residual component. </w:t>
      </w:r>
      <w:r w:rsidR="007F5736" w:rsidRPr="00137C52">
        <w:rPr>
          <w:rStyle w:val="af0"/>
          <w:b w:val="0"/>
        </w:rPr>
        <w:t>Simply let</w:t>
      </w:r>
      <w:r w:rsidR="00137C52" w:rsidRPr="00137C52"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  <m:ctrlPr>
              <w:rPr>
                <w:rStyle w:val="af0"/>
                <w:rFonts w:ascii="Latin Modern Math" w:hAnsi="Latin Modern Math" w:hint="eastAsia"/>
                <w:b w:val="0"/>
                <w:i/>
              </w:rPr>
            </m:ctrlP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acc>
          <m:accPr>
            <m:chr m:val="̅"/>
            <m:ctrlPr>
              <w:rPr>
                <w:rStyle w:val="af0"/>
                <w:rFonts w:ascii="Latin Modern Math" w:hAnsi="Latin Modern Math"/>
                <w:b w:val="0"/>
              </w:rPr>
            </m:ctrlPr>
          </m:accPr>
          <m:e>
            <m:sSup>
              <m:sSup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p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 w:hint="eastAsia"/>
                  </w:rPr>
                  <m:t>x</m:t>
                </m:r>
              </m:e>
              <m:sup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'</m:t>
                </m:r>
              </m:sup>
            </m:sSup>
          </m:e>
        </m:acc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137C52" w:rsidRPr="00137C52">
        <w:rPr>
          <w:rStyle w:val="af0"/>
          <w:rFonts w:hint="eastAsia"/>
          <w:b w:val="0"/>
        </w:rPr>
        <w:t>.</w:t>
      </w:r>
    </w:p>
    <w:p w14:paraId="4F99D29F" w14:textId="09FC0523" w:rsidR="000A7270" w:rsidRPr="00137C52" w:rsidRDefault="000A7270" w:rsidP="00B55B90">
      <w:pPr>
        <w:pStyle w:val="af5"/>
        <w:rPr>
          <w:rStyle w:val="af0"/>
          <w:b w:val="0"/>
        </w:rPr>
      </w:pPr>
    </w:p>
    <w:p w14:paraId="369609EB" w14:textId="16869196" w:rsidR="007F5736" w:rsidRDefault="004704F5" w:rsidP="007F5736">
      <w:pPr>
        <w:pStyle w:val="a2"/>
      </w:pPr>
      <w:r>
        <w:rPr>
          <w:rFonts w:hint="eastAsia"/>
        </w:rPr>
        <w:t>T</w:t>
      </w:r>
      <w:r>
        <w:t>he</w:t>
      </w:r>
      <w:r w:rsidR="004441A5">
        <w:t xml:space="preserve"> procedure above decomposes the original time series as</w:t>
      </w:r>
    </w:p>
    <w:p w14:paraId="438BF7E4" w14:textId="24C18211" w:rsidR="004441A5" w:rsidRPr="00B8330B" w:rsidRDefault="0045191F" w:rsidP="007F5736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Style w:val="af0"/>
                          <w:rFonts w:ascii="Latin Modern Math" w:hAnsi="Latin Modern Math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Style w:val="af0"/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w:rPr>
                              <w:rStyle w:val="af0"/>
                              <w:rFonts w:ascii="Latin Modern Math" w:hAnsi="Latin Modern Math" w:hint="eastAsia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Style w:val="af0"/>
                              <w:rFonts w:ascii="Latin Modern Math" w:hAnsi="Latin Modern Math"/>
                            </w:rPr>
                            <m:t>'</m:t>
                          </m:r>
                        </m:sup>
                      </m:sSup>
                    </m:e>
                  </m:acc>
                </m:e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p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6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E09ED46" w14:textId="096DF07B" w:rsidR="00E603FF" w:rsidRPr="00144E10" w:rsidRDefault="00E603FF" w:rsidP="007F5736">
      <w:pPr>
        <w:pStyle w:val="a2"/>
        <w:rPr>
          <w:i/>
        </w:rPr>
      </w:pPr>
      <w:r w:rsidRPr="00144E10">
        <w:rPr>
          <w:rFonts w:hint="eastAsia"/>
          <w:i/>
        </w:rPr>
        <w:t>(</w:t>
      </w:r>
      <w:r w:rsidRPr="00144E10">
        <w:rPr>
          <w:i/>
        </w:rPr>
        <w:t>b) M-1B method</w:t>
      </w:r>
    </w:p>
    <w:p w14:paraId="46349C31" w14:textId="5C6610E2" w:rsidR="00F1349C" w:rsidRDefault="001D3B1A" w:rsidP="007F5736">
      <w:pPr>
        <w:pStyle w:val="a2"/>
      </w:pPr>
      <w:r>
        <w:rPr>
          <w:rFonts w:hint="eastAsia"/>
        </w:rPr>
        <w:t>M</w:t>
      </w:r>
      <w:r>
        <w:t>-1B method is like M-1A, but determine the seasonal component first, before detrending.</w:t>
      </w:r>
    </w:p>
    <w:p w14:paraId="5106F565" w14:textId="0EFBF3E1" w:rsidR="00397641" w:rsidRDefault="00397641" w:rsidP="00397641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</w:t>
      </w:r>
      <w:proofErr w:type="gramStart"/>
      <w:r>
        <w:rPr>
          <w:rStyle w:val="af6"/>
        </w:rPr>
        <w:t>1</w:t>
      </w:r>
      <w:r>
        <w:t xml:space="preserve">  Determine</w:t>
      </w:r>
      <w:proofErr w:type="gramEnd"/>
      <w:r>
        <w:t xml:space="preserve"> the seasonal component. Apply simple averaging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to the origi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 w:hint="eastAsia"/>
                      </w:rPr>
                      <m:t>x</m:t>
                    </m:r>
                    <m:ctrlPr>
                      <w:rPr>
                        <w:rFonts w:ascii="Latin Modern Math" w:hAnsi="Latin Modern Math" w:hint="eastAsia"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9136CA">
        <w:rPr>
          <w:rFonts w:hint="eastAsia"/>
        </w:rPr>
        <w:t xml:space="preserve"> </w:t>
      </w:r>
      <w:r>
        <w:t>to obtain</w:t>
      </w:r>
    </w:p>
    <w:p w14:paraId="59C0E836" w14:textId="4393EAA8" w:rsidR="00823005" w:rsidRPr="00614E67" w:rsidRDefault="0045191F" w:rsidP="00614E67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A8EFF1C" w14:textId="3E237A79" w:rsidR="00397641" w:rsidRDefault="00397641" w:rsidP="00397641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5AAFE66D" w14:textId="7E263D76" w:rsidR="00913AF1" w:rsidRPr="00397641" w:rsidRDefault="003F519B" w:rsidP="00913AF1">
      <w:pPr>
        <w:pStyle w:val="a2"/>
      </w:pPr>
      <w:r w:rsidRPr="009B2F8B">
        <w:rPr>
          <w:rStyle w:val="af6"/>
        </w:rPr>
        <w:t>Step-</w:t>
      </w:r>
      <w:proofErr w:type="gramStart"/>
      <w:r>
        <w:rPr>
          <w:rStyle w:val="af6"/>
        </w:rPr>
        <w:t>2</w:t>
      </w:r>
      <w:r>
        <w:t xml:space="preserve">  Determine</w:t>
      </w:r>
      <w:proofErr w:type="gramEnd"/>
      <w:r>
        <w:t xml:space="preserve"> the trend component. Apply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to the </w:t>
      </w:r>
      <w:proofErr w:type="spellStart"/>
      <w:r w:rsidRPr="003F519B">
        <w:rPr>
          <w:i/>
        </w:rPr>
        <w:t>deseas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</w:t>
      </w:r>
      <w:r w:rsidR="00CD011A">
        <w:t xml:space="preserve"> trend</w:t>
      </w:r>
      <w:r>
        <w:rPr>
          <w:rFonts w:hint="eastAsia"/>
        </w:rPr>
        <w:t>,</w:t>
      </w:r>
      <w:r>
        <w:t xml:space="preserve"> with</w:t>
      </w:r>
      <w:r w:rsidRPr="0076491B">
        <w:t xml:space="preserve"> </w:t>
      </w:r>
      <w:r>
        <w:t>the d</w:t>
      </w:r>
      <w:r w:rsidRPr="00932FF5">
        <w:t>iagonal</w:t>
      </w:r>
      <w:r>
        <w:t xml:space="preserve"> </w:t>
      </w:r>
      <w:r w:rsidRPr="0076491B">
        <w:t>weight matrix</w:t>
      </w:r>
      <w:r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76491B">
        <w:rPr>
          <w:rFonts w:hint="eastAsia"/>
        </w:rPr>
        <w:t xml:space="preserve"> </w:t>
      </w:r>
      <w:r>
        <w:rPr>
          <w:rFonts w:hint="eastAsia"/>
        </w:rPr>
        <w:t>in</w:t>
      </w:r>
      <w:r>
        <w:t xml:space="preserve">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 defined as</w:t>
      </w:r>
      <w:r w:rsidR="00913AF1">
        <w:t xml:space="preserve"> (</w:t>
      </w:r>
      <w:r w:rsidR="00913AF1">
        <w:fldChar w:fldCharType="begin"/>
      </w:r>
      <w:r w:rsidR="00913AF1">
        <w:instrText xml:space="preserve"> REF eqn_o4 \h </w:instrText>
      </w:r>
      <w:r w:rsidR="00913AF1">
        <w:fldChar w:fldCharType="separate"/>
      </w:r>
      <m:oMath>
        <m:r>
          <m:rPr>
            <m:nor/>
          </m:rPr>
          <w:rPr>
            <w:noProof/>
          </w:rPr>
          <m:t>4</m:t>
        </m:r>
      </m:oMath>
      <w:r w:rsidR="00913AF1">
        <w:fldChar w:fldCharType="end"/>
      </w:r>
      <w:r w:rsidR="00913AF1">
        <w:t>)</w:t>
      </w:r>
      <w:r w:rsidR="00E10B2B">
        <w:t>. T</w:t>
      </w:r>
      <w:r w:rsidR="0006115C">
        <w:t xml:space="preserve">he same </w:t>
      </w:r>
      <w:r w:rsidR="00582662">
        <w:t>near</w:t>
      </w:r>
      <w:r w:rsidR="0006115C">
        <w:t xml:space="preserve"> </w:t>
      </w:r>
      <w:r w:rsidR="00582662">
        <w:t xml:space="preserve">boundary adjustment </w:t>
      </w:r>
      <w:r w:rsidR="0006115C">
        <w:t xml:space="preserve">strategy as </w:t>
      </w:r>
      <w:r w:rsidR="00582662">
        <w:t>in M-1A</w:t>
      </w:r>
      <w:r w:rsidR="006E67B4">
        <w:t xml:space="preserve"> can be adapted.</w:t>
      </w:r>
    </w:p>
    <w:p w14:paraId="7C59BDC5" w14:textId="470311E4" w:rsidR="004259C4" w:rsidRPr="00FC141F" w:rsidRDefault="004259C4" w:rsidP="004259C4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</w:t>
      </w:r>
      <w:proofErr w:type="gramStart"/>
      <w:r>
        <w:t>3</w:t>
      </w:r>
      <w:r w:rsidRPr="004978E0">
        <w:rPr>
          <w:rStyle w:val="af0"/>
          <w:b w:val="0"/>
        </w:rPr>
        <w:t xml:space="preserve">  </w:t>
      </w:r>
      <w:r w:rsidRPr="007F5736">
        <w:rPr>
          <w:rStyle w:val="af0"/>
          <w:b w:val="0"/>
        </w:rPr>
        <w:t>Determine</w:t>
      </w:r>
      <w:proofErr w:type="gramEnd"/>
      <w:r w:rsidRPr="007F5736">
        <w:rPr>
          <w:rStyle w:val="af0"/>
          <w:b w:val="0"/>
        </w:rPr>
        <w:t xml:space="preserve"> the residual component. Simply let</w:t>
      </w:r>
      <w:r w:rsidRPr="00FC141F"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Pr="00FC141F">
        <w:rPr>
          <w:rStyle w:val="af0"/>
          <w:rFonts w:hint="eastAsia"/>
          <w:b w:val="0"/>
        </w:rPr>
        <w:t>.</w:t>
      </w:r>
    </w:p>
    <w:p w14:paraId="19D2233B" w14:textId="191669D7" w:rsidR="004259C4" w:rsidRDefault="004259C4" w:rsidP="004259C4">
      <w:pPr>
        <w:pStyle w:val="a2"/>
      </w:pPr>
      <w:r>
        <w:rPr>
          <w:rFonts w:hint="eastAsia"/>
        </w:rPr>
        <w:t>T</w:t>
      </w:r>
      <w:r>
        <w:t xml:space="preserve">he </w:t>
      </w:r>
      <w:r w:rsidR="00993E79" w:rsidRPr="00993E79">
        <w:t>M-1B method</w:t>
      </w:r>
      <w:r>
        <w:t xml:space="preserve"> decomposes the original time series as</w:t>
      </w:r>
    </w:p>
    <w:p w14:paraId="2D9E613B" w14:textId="23F05F70" w:rsidR="004259C4" w:rsidRPr="00E603FF" w:rsidRDefault="0045191F" w:rsidP="004259C4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nor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8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63E79FF" w14:textId="7671DF04" w:rsidR="00546F58" w:rsidRDefault="00DB0392" w:rsidP="00546F58">
      <w:pPr>
        <w:pStyle w:val="31"/>
      </w:pPr>
      <w:bookmarkStart w:id="17" w:name="_Toc109554295"/>
      <w:r>
        <w:t>P</w:t>
      </w:r>
      <w:r w:rsidR="00546F58" w:rsidRPr="00546F58">
        <w:t>redictor-corrector method</w:t>
      </w:r>
      <w:bookmarkEnd w:id="17"/>
    </w:p>
    <w:p w14:paraId="4AA51E09" w14:textId="083492F9" w:rsidR="008A4273" w:rsidRDefault="008E7139" w:rsidP="009625D5">
      <w:pPr>
        <w:pStyle w:val="a2"/>
      </w:pPr>
      <w:r w:rsidRPr="008E7139">
        <w:t>Intuitively</w:t>
      </w:r>
      <w:r>
        <w:t xml:space="preserve">, </w:t>
      </w:r>
      <w:r w:rsidR="00A90318">
        <w:t xml:space="preserve">the trend estimator will work better if there’s no seasonal component, and the seasonal estimator will work better if there’s no trend. </w:t>
      </w:r>
      <w:r w:rsidR="003B3922">
        <w:t>This is</w:t>
      </w:r>
      <w:r w:rsidR="007504A1">
        <w:t xml:space="preserve"> the motivation of the following </w:t>
      </w:r>
      <w:r w:rsidR="007504A1" w:rsidRPr="00D0156A">
        <w:rPr>
          <w:i/>
        </w:rPr>
        <w:t>predictor-corrector method</w:t>
      </w:r>
      <w:r w:rsidR="007504A1">
        <w:t>.</w:t>
      </w:r>
    </w:p>
    <w:p w14:paraId="3A2D1DE1" w14:textId="29E7AD89" w:rsidR="004E4848" w:rsidRPr="00EB0A6A" w:rsidRDefault="004E4848" w:rsidP="009625D5">
      <w:pPr>
        <w:pStyle w:val="a2"/>
        <w:rPr>
          <w:i/>
        </w:rPr>
      </w:pPr>
      <w:r w:rsidRPr="00EB0A6A">
        <w:rPr>
          <w:rFonts w:hint="eastAsia"/>
          <w:i/>
        </w:rPr>
        <w:t>(a</w:t>
      </w:r>
      <w:r w:rsidRPr="00EB0A6A">
        <w:rPr>
          <w:i/>
        </w:rPr>
        <w:t>)</w:t>
      </w:r>
      <w:r w:rsidR="00625D83" w:rsidRPr="00EB0A6A">
        <w:rPr>
          <w:i/>
        </w:rPr>
        <w:t xml:space="preserve"> M-2 </w:t>
      </w:r>
      <w:r w:rsidR="00625D83" w:rsidRPr="00EB0A6A">
        <w:rPr>
          <w:rFonts w:hint="eastAsia"/>
          <w:i/>
        </w:rPr>
        <w:t>method</w:t>
      </w:r>
    </w:p>
    <w:p w14:paraId="58DB9322" w14:textId="7B7D006F" w:rsidR="00E53E00" w:rsidRDefault="00E53E00" w:rsidP="009625D5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trend and seasonal estimates</w:t>
      </w:r>
    </w:p>
    <w:p w14:paraId="0586AB99" w14:textId="461F4EA7" w:rsidR="00EB0A6A" w:rsidRDefault="00EB0A6A" w:rsidP="009625D5">
      <w:pPr>
        <w:pStyle w:val="a2"/>
      </w:pPr>
      <w:r>
        <w:rPr>
          <w:rFonts w:hint="eastAsia"/>
        </w:rPr>
        <w:t>A</w:t>
      </w:r>
      <w:r>
        <w:t xml:space="preserve">pply M-1A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62759F">
        <w:rPr>
          <w:rFonts w:hint="eastAsia"/>
        </w:rPr>
        <w:t xml:space="preserve"> </w:t>
      </w:r>
      <w:r w:rsidR="0062759F">
        <w:t xml:space="preserve">and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rPr>
          <w:rFonts w:hint="eastAsia"/>
        </w:rPr>
        <w:t>.</w:t>
      </w:r>
    </w:p>
    <w:p w14:paraId="75FF43F9" w14:textId="5E25B172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Pr="0048632C">
        <w:t xml:space="preserve"> trend and seasonal estimates</w:t>
      </w:r>
    </w:p>
    <w:p w14:paraId="67155055" w14:textId="0B8BEA68" w:rsidR="00FF7537" w:rsidRDefault="00761421" w:rsidP="009625D5">
      <w:pPr>
        <w:pStyle w:val="a2"/>
      </w:pPr>
      <w:r>
        <w:t xml:space="preserve">Apply </w:t>
      </w:r>
      <w:r w:rsidR="00CA1C99">
        <w:t xml:space="preserve">the </w:t>
      </w:r>
      <w:r>
        <w:t>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>) on</w:t>
      </w:r>
      <w:r w:rsidR="004214E4">
        <w:t xml:space="preserve"> the </w:t>
      </w:r>
      <w:proofErr w:type="spellStart"/>
      <w:r w:rsidR="004214E4">
        <w:t>deseaonalized</w:t>
      </w:r>
      <w:proofErr w:type="spellEnd"/>
      <w:r w:rsidR="004214E4">
        <w:t xml:space="preserve"> series</w:t>
      </w:r>
      <w:r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214E4">
        <w:rPr>
          <w:rFonts w:hint="eastAsia"/>
        </w:rPr>
        <w:t xml:space="preserve"> </w:t>
      </w:r>
      <w:r w:rsidR="004214E4">
        <w:t xml:space="preserve">to obtain a revised estimator of </w:t>
      </w:r>
      <w:r w:rsidR="004214E4">
        <w:rPr>
          <w:rFonts w:hint="eastAsia"/>
        </w:rPr>
        <w:t>tr</w:t>
      </w:r>
      <w:r w:rsidR="004214E4">
        <w:t xml:space="preserve">end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CA1C99">
        <w:t>. Then apply the</w:t>
      </w:r>
      <w:r w:rsidR="00BF3D9F">
        <w:t xml:space="preserve"> simple averaging method (</w:t>
      </w:r>
      <w:r w:rsidR="00BF3D9F">
        <w:fldChar w:fldCharType="begin"/>
      </w:r>
      <w:r w:rsidR="00BF3D9F">
        <w:instrText xml:space="preserve"> REF eqn_o3 \h </w:instrText>
      </w:r>
      <w:r w:rsidR="00BF3D9F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BF3D9F">
        <w:fldChar w:fldCharType="end"/>
      </w:r>
      <w:r w:rsidR="00BF3D9F">
        <w:t xml:space="preserve">) </w:t>
      </w:r>
      <w:r w:rsidR="0081203E">
        <w:t xml:space="preserve">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t xml:space="preserve"> </w:t>
      </w:r>
      <w:r w:rsidR="00BF3D9F">
        <w:t xml:space="preserve">to obtain a </w:t>
      </w:r>
      <w:r w:rsidR="00E7736E">
        <w:t>final</w:t>
      </w:r>
      <w:r w:rsidR="00BF3D9F">
        <w:t xml:space="preserve"> estimator </w:t>
      </w:r>
      <w:r w:rsidR="0081203E">
        <w:t xml:space="preserve">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rPr>
          <w:rFonts w:hint="eastAsia"/>
        </w:rPr>
        <w:t>.</w:t>
      </w:r>
    </w:p>
    <w:p w14:paraId="63FEA0C3" w14:textId="576C29F5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trend and </w:t>
      </w:r>
      <w:r w:rsidR="00AA7663">
        <w:t>residual</w:t>
      </w:r>
      <w:r w:rsidRPr="0048632C">
        <w:t xml:space="preserve"> estimates</w:t>
      </w:r>
    </w:p>
    <w:p w14:paraId="6B927790" w14:textId="05A9D1E5" w:rsidR="0041463B" w:rsidRDefault="0041463B" w:rsidP="009625D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the final estimator of </w:t>
      </w:r>
      <w:r>
        <w:rPr>
          <w:rFonts w:hint="eastAsia"/>
        </w:rPr>
        <w:t>tr</w:t>
      </w:r>
      <w:r>
        <w:t xml:space="preserve">end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E7736E">
        <w:t xml:space="preserve">, and finally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2E6F2C93" w14:textId="4093625E" w:rsidR="000E2D58" w:rsidRDefault="000E2D58" w:rsidP="009625D5">
      <w:pPr>
        <w:pStyle w:val="a2"/>
      </w:pPr>
      <w:r>
        <w:rPr>
          <w:rFonts w:hint="eastAsia"/>
        </w:rPr>
        <w:t>T</w:t>
      </w:r>
      <w:r>
        <w:t>he M-2 method decompose the original time series into</w:t>
      </w:r>
    </w:p>
    <w:p w14:paraId="71317861" w14:textId="3EF9FFC1" w:rsidR="000E2D58" w:rsidRDefault="0045191F" w:rsidP="009625D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98882E7" w14:textId="1F25929B" w:rsidR="00F57064" w:rsidRPr="005A12FE" w:rsidRDefault="00F57064" w:rsidP="009625D5">
      <w:pPr>
        <w:pStyle w:val="a2"/>
        <w:rPr>
          <w:i/>
        </w:rPr>
      </w:pPr>
      <w:r w:rsidRPr="005A12FE">
        <w:rPr>
          <w:rFonts w:hint="eastAsia"/>
          <w:i/>
        </w:rPr>
        <w:t>(</w:t>
      </w:r>
      <w:r w:rsidRPr="005A12FE">
        <w:rPr>
          <w:i/>
        </w:rPr>
        <w:t>b) M-2A method</w:t>
      </w:r>
    </w:p>
    <w:p w14:paraId="7F75FA67" w14:textId="1B8346A9" w:rsidR="0045384A" w:rsidRDefault="0045384A" w:rsidP="0045384A">
      <w:pPr>
        <w:pStyle w:val="a2"/>
      </w:pPr>
      <w:r>
        <w:rPr>
          <w:rFonts w:hint="eastAsia"/>
        </w:rPr>
        <w:t>M</w:t>
      </w:r>
      <w:r>
        <w:t xml:space="preserve">-2A method is like M-2 but </w:t>
      </w:r>
      <w:r w:rsidR="008030CD">
        <w:t>determines</w:t>
      </w:r>
      <w:r>
        <w:t xml:space="preserve"> the seasonal component first, before detrending.</w:t>
      </w:r>
    </w:p>
    <w:p w14:paraId="73198954" w14:textId="78A97594" w:rsidR="0045384A" w:rsidRDefault="0045384A" w:rsidP="0045384A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seasonal </w:t>
      </w:r>
      <w:r>
        <w:t xml:space="preserve">and seasonal </w:t>
      </w:r>
      <w:r w:rsidRPr="00E53E00">
        <w:t>estimates</w:t>
      </w:r>
    </w:p>
    <w:p w14:paraId="35B649F6" w14:textId="121469E6" w:rsidR="0045384A" w:rsidRDefault="0045384A" w:rsidP="0045384A">
      <w:pPr>
        <w:pStyle w:val="a2"/>
      </w:pPr>
      <w:r>
        <w:rPr>
          <w:rFonts w:hint="eastAsia"/>
        </w:rPr>
        <w:t>A</w:t>
      </w:r>
      <w:r>
        <w:t xml:space="preserve">pply M-1B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 xml:space="preserve">,  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>.</w:t>
      </w:r>
    </w:p>
    <w:p w14:paraId="2D403251" w14:textId="137B7716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="00F1407A">
        <w:t xml:space="preserve"> </w:t>
      </w:r>
      <w:r w:rsidRPr="0048632C">
        <w:t xml:space="preserve">seasonal </w:t>
      </w:r>
      <w:r w:rsidR="00F1407A">
        <w:t xml:space="preserve">and </w:t>
      </w:r>
      <w:r w:rsidR="00F1407A" w:rsidRPr="0048632C">
        <w:t xml:space="preserve">trend </w:t>
      </w:r>
      <w:r w:rsidRPr="0048632C">
        <w:t>estimates</w:t>
      </w:r>
    </w:p>
    <w:p w14:paraId="12D72000" w14:textId="79E67AB6" w:rsidR="0045384A" w:rsidRDefault="005A12FE" w:rsidP="0045384A">
      <w:pPr>
        <w:pStyle w:val="a2"/>
      </w:pPr>
      <w:r>
        <w:rPr>
          <w:rFonts w:hint="eastAsia"/>
        </w:rPr>
        <w:t>A</w:t>
      </w:r>
      <w:r w:rsidR="0045384A">
        <w:t>pply the simple averaging method (</w:t>
      </w:r>
      <w:r w:rsidR="0045384A">
        <w:fldChar w:fldCharType="begin"/>
      </w:r>
      <w:r w:rsidR="0045384A">
        <w:instrText xml:space="preserve"> REF eqn_o3 \h </w:instrText>
      </w:r>
      <w:r w:rsidR="0045384A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45384A">
        <w:fldChar w:fldCharType="end"/>
      </w:r>
      <w:r w:rsidR="0045384A">
        <w:t xml:space="preserve">) on the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t xml:space="preserve"> to obtain a </w:t>
      </w:r>
      <w:r>
        <w:t>revised</w:t>
      </w:r>
      <w:r w:rsidR="0045384A">
        <w:t xml:space="preserve">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, and then apply the LWLR procedure </w:t>
      </w:r>
      <w:r>
        <w:lastRenderedPageBreak/>
        <w:t>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 w:rsidR="008030CD">
        <w:t>deseasonalized</w:t>
      </w:r>
      <w:proofErr w:type="spellEnd"/>
      <w:r w:rsidR="008030CD">
        <w:t xml:space="preserve"> </w:t>
      </w:r>
      <w:r>
        <w:t xml:space="preserve">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a final estimator of </w:t>
      </w:r>
      <w:r>
        <w:rPr>
          <w:rFonts w:hint="eastAsia"/>
        </w:rPr>
        <w:t>tr</w:t>
      </w:r>
      <w:r>
        <w:t xml:space="preserve">end, denoted a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>.</w:t>
      </w:r>
    </w:p>
    <w:p w14:paraId="61F359EB" w14:textId="0EFD4A3A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</w:t>
      </w:r>
      <w:r w:rsidR="00674B15">
        <w:t>seasonal components</w:t>
      </w:r>
      <w:r w:rsidRPr="0048632C">
        <w:t xml:space="preserve"> and </w:t>
      </w:r>
      <w:r>
        <w:t>residual</w:t>
      </w:r>
      <w:r w:rsidRPr="0048632C">
        <w:t xml:space="preserve"> estimates</w:t>
      </w:r>
    </w:p>
    <w:p w14:paraId="4FCD75DF" w14:textId="7687EB4B" w:rsidR="0045384A" w:rsidRDefault="00E81D2A" w:rsidP="0045384A">
      <w:pPr>
        <w:pStyle w:val="a2"/>
      </w:pPr>
      <w:r>
        <w:t>Apply the simple averaging method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</w:t>
      </w:r>
      <w:r w:rsidR="002B049A">
        <w:t>the</w:t>
      </w:r>
      <w:r>
        <w:t xml:space="preserve"> final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F02BB8">
        <w:t xml:space="preserve"> and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m:t>(M-2A)</m:t>
            </m:r>
          </m:sup>
        </m:sSup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 w:rsidR="00F02BB8">
        <w:rPr>
          <w:rFonts w:hint="eastAsia"/>
        </w:rPr>
        <w:t>.</w:t>
      </w:r>
      <w:r w:rsidR="0045384A">
        <w:t xml:space="preserve"> </w:t>
      </w:r>
      <w:r w:rsidR="00F02BB8">
        <w:t>F</w:t>
      </w:r>
      <w:r w:rsidR="0045384A">
        <w:t>inally</w:t>
      </w:r>
      <w:r w:rsidR="00F02BB8">
        <w:t>,</w:t>
      </w:r>
      <w:r w:rsidR="0045384A">
        <w:t xml:space="preserve">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m:t>(M-2A)</m:t>
            </m:r>
          </m:sup>
        </m:sSup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4CFDDEA0" w14:textId="24F129B5" w:rsidR="000E2D58" w:rsidRDefault="000E2D58" w:rsidP="000E2D58">
      <w:pPr>
        <w:pStyle w:val="a2"/>
      </w:pPr>
      <w:r>
        <w:rPr>
          <w:rFonts w:hint="eastAsia"/>
        </w:rPr>
        <w:t>T</w:t>
      </w:r>
      <w:r>
        <w:t>he M-2A method decompose the original time series into</w:t>
      </w:r>
    </w:p>
    <w:p w14:paraId="5772435B" w14:textId="10F6D30A" w:rsidR="000E2D58" w:rsidRPr="000E2D58" w:rsidRDefault="0045191F" w:rsidP="000E2D58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'</m:t>
                          </m:r>
                        </m:sup>
                      </m:sSubSup>
                    </m:e>
                  </m:acc>
                </m:e>
                <m:sup>
                  <m:r>
                    <m:rPr>
                      <m:nor/>
                    </m:rPr>
                    <m:t>(M-2A)</m:t>
                  </m:r>
                </m:sup>
              </m:sSup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17214EF" w14:textId="1A609EAB" w:rsidR="00F57064" w:rsidRPr="00C853CC" w:rsidRDefault="00F57064" w:rsidP="009625D5">
      <w:pPr>
        <w:pStyle w:val="a2"/>
        <w:rPr>
          <w:i/>
        </w:rPr>
      </w:pPr>
      <w:r w:rsidRPr="00C853CC">
        <w:rPr>
          <w:rFonts w:hint="eastAsia"/>
          <w:i/>
        </w:rPr>
        <w:t>(</w:t>
      </w:r>
      <w:r w:rsidRPr="00C853CC">
        <w:rPr>
          <w:i/>
        </w:rPr>
        <w:t>c) M-2</w:t>
      </w:r>
      <w:r w:rsidR="005901F7" w:rsidRPr="00C853CC">
        <w:rPr>
          <w:i/>
        </w:rPr>
        <w:t>S</w:t>
      </w:r>
      <w:r w:rsidR="00D07D3B" w:rsidRPr="00C853CC">
        <w:rPr>
          <w:i/>
        </w:rPr>
        <w:t xml:space="preserve"> method</w:t>
      </w:r>
    </w:p>
    <w:p w14:paraId="28FBC4F2" w14:textId="711C8ECF" w:rsidR="00A80A92" w:rsidRDefault="00C853CC" w:rsidP="009625D5">
      <w:pPr>
        <w:pStyle w:val="a2"/>
      </w:pPr>
      <w:r>
        <w:rPr>
          <w:rFonts w:hint="eastAsia"/>
        </w:rPr>
        <w:t>T</w:t>
      </w:r>
      <w:r>
        <w:t xml:space="preserve">he M-2S method is like M-2 but </w:t>
      </w:r>
      <w:r w:rsidR="008030CD">
        <w:t>uses</w:t>
      </w:r>
      <w:r>
        <w:t xml:space="preserve"> </w:t>
      </w:r>
      <w:r w:rsidRPr="00C853CC">
        <w:rPr>
          <w:i/>
        </w:rPr>
        <w:t>the spectral method</w:t>
      </w:r>
      <w:r>
        <w:t xml:space="preserve"> (</w:t>
      </w:r>
      <w:proofErr w:type="spellStart"/>
      <w:r w:rsidR="008F6833">
        <w:fldChar w:fldCharType="begin"/>
      </w:r>
      <w:r w:rsidR="008F6833">
        <w:instrText xml:space="preserve"> HYPERLINK \l "_ENREF_3" \o "Narapusetty, 2009 #3" </w:instrText>
      </w:r>
      <w:r w:rsidR="008F6833">
        <w:fldChar w:fldCharType="separate"/>
      </w:r>
      <w:r w:rsidRPr="00F12F2A">
        <w:rPr>
          <w:rStyle w:val="aa"/>
          <w:rFonts w:eastAsiaTheme="minorEastAsia"/>
        </w:rPr>
        <w:t>Narapusetty</w:t>
      </w:r>
      <w:proofErr w:type="spellEnd"/>
      <w:r w:rsidRPr="00F12F2A">
        <w:rPr>
          <w:rStyle w:val="aa"/>
          <w:rFonts w:eastAsiaTheme="minorEastAsia"/>
        </w:rPr>
        <w:t xml:space="preserve"> et al., 2009</w:t>
      </w:r>
      <w:r w:rsidR="008F6833">
        <w:rPr>
          <w:rStyle w:val="aa"/>
          <w:rFonts w:eastAsiaTheme="minorEastAsia"/>
        </w:rPr>
        <w:fldChar w:fldCharType="end"/>
      </w:r>
      <w:r>
        <w:t xml:space="preserve">) to determine </w:t>
      </w:r>
      <w:r w:rsidR="008030CD">
        <w:t xml:space="preserve">the </w:t>
      </w:r>
      <w:r>
        <w:t>seasonal component.</w:t>
      </w:r>
      <w:r w:rsidR="00D022A2">
        <w:t xml:space="preserve"> T</w:t>
      </w:r>
      <w:r w:rsidR="00D022A2" w:rsidRPr="00D022A2">
        <w:t>he spectral method</w:t>
      </w:r>
      <w:r w:rsidR="00D022A2">
        <w:t xml:space="preserve"> is to fit several sines and cosines</w:t>
      </w:r>
    </w:p>
    <w:p w14:paraId="0C5C0B47" w14:textId="7D1EDB7B" w:rsidR="00370C4E" w:rsidRPr="00370C4E" w:rsidRDefault="0045191F" w:rsidP="00370C4E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func>
                </m:e>
              </m:nary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7B3B614" w14:textId="45AB7A98" w:rsidR="00C853CC" w:rsidRPr="00C27307" w:rsidRDefault="00D022A2" w:rsidP="00370C4E">
      <w:pPr>
        <w:pStyle w:val="a2"/>
        <w:ind w:firstLine="0"/>
      </w:pPr>
      <w:r>
        <w:t xml:space="preserve">to the raw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x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0A7945">
        <w:t xml:space="preserve">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 w:rsidR="00B20E4B">
        <w:rPr>
          <w:rFonts w:hint="eastAsia"/>
        </w:rPr>
        <w:t>,</w:t>
      </w:r>
      <w:r w:rsidR="00B20E4B">
        <w:t xml:space="preserve"> </w:t>
      </w:r>
      <m:oMath>
        <m:r>
          <w:rPr>
            <w:rFonts w:ascii="Latin Modern Math" w:hAnsi="Latin Modern Math"/>
          </w:rPr>
          <m:t>P</m:t>
        </m:r>
      </m:oMath>
      <w:r w:rsidR="00B20E4B">
        <w:rPr>
          <w:rFonts w:hint="eastAsia"/>
        </w:rPr>
        <w:t xml:space="preserve"> </w:t>
      </w:r>
      <w:r w:rsidR="00B20E4B">
        <w:t xml:space="preserve">is </w:t>
      </w:r>
      <w:r w:rsidR="004B065E">
        <w:t xml:space="preserve">the annual period. </w:t>
      </w:r>
      <w:r w:rsidR="00377BC1"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="00377BC1"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="00377BC1" w:rsidRPr="00377BC1">
        <w:t xml:space="preserve"> = 0, ..., 12 </w:t>
      </w:r>
      <w:r w:rsidR="00DF4E7E" w:rsidRPr="00DF4E7E">
        <w:t>corresponds to</w:t>
      </w:r>
      <w:r w:rsidR="00377BC1" w:rsidRPr="00377BC1">
        <w:t xml:space="preserve"> </w:t>
      </w:r>
      <w:r w:rsidR="006425B2">
        <w:t xml:space="preserve">month </w:t>
      </w:r>
      <w:r w:rsidR="00377BC1"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="00377BC1" w:rsidRPr="00377BC1">
        <w:t xml:space="preserve"> should be taken as 12.</w:t>
      </w:r>
    </w:p>
    <w:p w14:paraId="539FC7F1" w14:textId="0B43366D" w:rsidR="00456C5B" w:rsidRDefault="007C5047" w:rsidP="009625D5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 w:rsidR="00EF1619"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 w:rsidR="00EF1619"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="00EF1619">
        <w:t xml:space="preserve"> </w:t>
      </w:r>
      <w:r w:rsidR="00EF1619">
        <w:rPr>
          <w:rFonts w:hint="eastAsia"/>
        </w:rPr>
        <w:t>be</w:t>
      </w:r>
      <w:r w:rsidR="00EF1619">
        <w:t xml:space="preserve"> the parameters vector, </w:t>
      </w:r>
      <w:r w:rsidRPr="007C5047">
        <w:t>which are defined as</w:t>
      </w:r>
    </w:p>
    <w:p w14:paraId="42F44368" w14:textId="286F913A" w:rsidR="007C5047" w:rsidRPr="008435CA" w:rsidRDefault="0045191F" w:rsidP="008D66D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7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1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186CF85A" w14:textId="1DBFA7BB" w:rsidR="008435CA" w:rsidRDefault="008435CA" w:rsidP="008435CA">
      <w:pPr>
        <w:pStyle w:val="a2"/>
        <w:ind w:firstLine="0"/>
      </w:pPr>
      <w:r>
        <w:rPr>
          <w:rFonts w:hint="eastAsia"/>
        </w:rPr>
        <w:t>T</w:t>
      </w:r>
      <w:r>
        <w:t>he least</w:t>
      </w:r>
      <w:r w:rsidR="005D502B">
        <w:t>-</w:t>
      </w:r>
      <w:r>
        <w:t xml:space="preserve">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2E2DB12F" w14:textId="7FBA918C" w:rsidR="008435CA" w:rsidRPr="001552D2" w:rsidRDefault="0045191F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,#</m:t>
              </m:r>
              <m:r>
                <m:rPr>
                  <m:nor/>
                </m:rPr>
                <m:t>(</m:t>
              </m:r>
              <w:bookmarkStart w:id="18" w:name="eqn_o12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2</m:t>
              </m:r>
              <m:r>
                <m:rPr>
                  <m:nor/>
                </m:rPr>
                <w:fldChar w:fldCharType="end"/>
              </m:r>
              <w:bookmarkEnd w:id="18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71B5EA81" w14:textId="37A89567" w:rsidR="001552D2" w:rsidRDefault="002434CA" w:rsidP="008435CA">
      <w:pPr>
        <w:pStyle w:val="a2"/>
        <w:ind w:firstLine="0"/>
      </w:pPr>
      <w:r>
        <w:t>a</w:t>
      </w:r>
      <w:r w:rsidR="001552D2">
        <w:t>nd the seasonal series</w:t>
      </w:r>
      <w:r>
        <w:t xml:space="preserve"> is defined as</w:t>
      </w:r>
    </w:p>
    <w:p w14:paraId="5D54977B" w14:textId="39A24A1E" w:rsidR="001552D2" w:rsidRPr="00D860BE" w:rsidRDefault="0045191F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19" w:name="eqn_o13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3</m:t>
              </m:r>
              <m:r>
                <m:rPr>
                  <m:nor/>
                </m:rPr>
                <w:fldChar w:fldCharType="end"/>
              </m:r>
              <w:bookmarkEnd w:id="19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0C249CE" w14:textId="44E0369D" w:rsidR="00D860BE" w:rsidRDefault="00D860BE" w:rsidP="008435CA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</w:t>
      </w:r>
      <w:r w:rsidR="00787ECD">
        <w:t xml:space="preserve">the seasonal series </w:t>
      </w:r>
      <w:r>
        <w:t>(</w:t>
      </w:r>
      <w:r>
        <w:fldChar w:fldCharType="begin"/>
      </w:r>
      <w:r>
        <w:instrText xml:space="preserve"> REF eqn_o13 \h </w:instrText>
      </w:r>
      <w:r>
        <w:fldChar w:fldCharType="separate"/>
      </w:r>
      <m:oMath>
        <m:r>
          <m:rPr>
            <m:nor/>
          </m:rPr>
          <w:rPr>
            <w:noProof/>
          </w:rPr>
          <m:t>13</m:t>
        </m:r>
      </m:oMath>
      <w:r>
        <w:fldChar w:fldCharType="end"/>
      </w:r>
      <w:r>
        <w:t>) can be written as</w:t>
      </w:r>
    </w:p>
    <w:p w14:paraId="15452C38" w14:textId="38C20FFD" w:rsidR="00D860BE" w:rsidRPr="009546DB" w:rsidRDefault="0045191F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-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u,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3 \h 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3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15E19438" w14:textId="122321CB" w:rsidR="001109FE" w:rsidRDefault="00A90BC9" w:rsidP="00557E52">
      <w:pPr>
        <w:pStyle w:val="a2"/>
        <w:ind w:firstLine="0"/>
      </w:pPr>
      <w:r>
        <w:t xml:space="preserve">where </w:t>
      </w:r>
      <m:oMath>
        <m:r>
          <m:rPr>
            <m:sty m:val="bi"/>
          </m:rPr>
          <w:rPr>
            <w:rFonts w:ascii="Latin Modern Math" w:hAnsi="Latin Modern Math"/>
          </w:rPr>
          <m:t>u</m:t>
        </m:r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1,⋯,1</m:t>
                </m: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∈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Latin Modern Math" w:hAnsi="Latin Modern Math"/>
              </w:rPr>
              <m:t>R</m:t>
            </m:r>
          </m:e>
          <m:sup>
            <m:r>
              <w:rPr>
                <w:rFonts w:ascii="Latin Modern Math" w:hAnsi="Latin Modern Math"/>
              </w:rPr>
              <m:t>N</m:t>
            </m:r>
          </m:sup>
        </m:sSup>
      </m:oMath>
      <w:r>
        <w:rPr>
          <w:rFonts w:hint="eastAsia"/>
        </w:rPr>
        <w:t>.</w:t>
      </w:r>
      <w:r>
        <w:t xml:space="preserve"> </w:t>
      </w:r>
      <w:r w:rsidR="00F958CB">
        <w:rPr>
          <w:rFonts w:hint="eastAsia"/>
        </w:rPr>
        <w:t>S</w:t>
      </w:r>
      <w:r w:rsidR="00F958CB">
        <w:t>ince (</w:t>
      </w:r>
      <w:r w:rsidR="00F958CB">
        <w:fldChar w:fldCharType="begin"/>
      </w:r>
      <w:r w:rsidR="00F958CB">
        <w:instrText xml:space="preserve"> REF eqn_o1</w:instrText>
      </w:r>
      <w:r w:rsidR="00124AEA">
        <w:instrText>3</w:instrText>
      </w:r>
      <w:r w:rsidR="00F958CB">
        <w:instrText xml:space="preserve"> \h </w:instrText>
      </w:r>
      <w:r w:rsidR="00F958CB">
        <w:fldChar w:fldCharType="separate"/>
      </w:r>
      <m:oMath>
        <m:r>
          <m:rPr>
            <m:nor/>
          </m:rPr>
          <w:rPr>
            <w:noProof/>
          </w:rPr>
          <m:t>13</m:t>
        </m:r>
      </m:oMath>
      <w:r w:rsidR="00F958CB">
        <w:fldChar w:fldCharType="end"/>
      </w:r>
      <w:r w:rsidR="00F958CB">
        <w:t xml:space="preserve">) </w:t>
      </w:r>
      <w:r w:rsidR="00492944">
        <w:t>contains no trend, the original series should be detrended first.</w:t>
      </w:r>
    </w:p>
    <w:p w14:paraId="1416B379" w14:textId="0D1198CD" w:rsidR="00BE02D6" w:rsidRDefault="00BE02D6" w:rsidP="00BE02D6">
      <w:pPr>
        <w:pStyle w:val="a2"/>
      </w:pPr>
      <w:r>
        <w:rPr>
          <w:rFonts w:hint="eastAsia"/>
        </w:rPr>
        <w:t>T</w:t>
      </w:r>
      <w:r>
        <w:t xml:space="preserve">he procedure of </w:t>
      </w:r>
      <w:r w:rsidR="00FC22CC">
        <w:t xml:space="preserve">the </w:t>
      </w:r>
      <w:r>
        <w:t>M-2P method is as follows.</w:t>
      </w:r>
    </w:p>
    <w:p w14:paraId="589CE32B" w14:textId="77777777" w:rsidR="00795F55" w:rsidRDefault="00795F55" w:rsidP="00795F55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trend and seasonal estimates</w:t>
      </w:r>
    </w:p>
    <w:p w14:paraId="15C3CDC7" w14:textId="658F178C" w:rsidR="00795F55" w:rsidRDefault="006C7126" w:rsidP="00795F55">
      <w:pPr>
        <w:pStyle w:val="a2"/>
      </w:pPr>
      <w:r>
        <w:t xml:space="preserve">Apply </w:t>
      </w:r>
      <w:r w:rsidR="001876A4">
        <w:t>the LWLR procedure (</w:t>
      </w:r>
      <w:r w:rsidR="001876A4">
        <w:fldChar w:fldCharType="begin"/>
      </w:r>
      <w:r w:rsidR="001876A4">
        <w:instrText xml:space="preserve"> REF eqn_o1 \h </w:instrText>
      </w:r>
      <w:r w:rsidR="001876A4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1876A4">
        <w:fldChar w:fldCharType="end"/>
      </w:r>
      <w:r w:rsidR="001876A4">
        <w:t>)(</w:t>
      </w:r>
      <w:r w:rsidR="001876A4">
        <w:fldChar w:fldCharType="begin"/>
      </w:r>
      <w:r w:rsidR="001876A4">
        <w:instrText xml:space="preserve"> REF eqn_o2 \h </w:instrText>
      </w:r>
      <w:r w:rsidR="001876A4">
        <w:fldChar w:fldCharType="separate"/>
      </w:r>
      <m:oMath>
        <m:r>
          <m:rPr>
            <m:nor/>
          </m:rPr>
          <w:rPr>
            <w:noProof/>
          </w:rPr>
          <m:t>2</m:t>
        </m:r>
      </m:oMath>
      <w:r w:rsidR="001876A4">
        <w:fldChar w:fldCharType="end"/>
      </w:r>
      <w:r w:rsidR="001876A4">
        <w:t>) on the original series</w:t>
      </w:r>
      <w:r w:rsidR="00795F55">
        <w:t xml:space="preserve"> </w:t>
      </w:r>
      <w:r w:rsidR="001876A4">
        <w:t xml:space="preserve">to obtain the initial </w:t>
      </w:r>
      <w:r>
        <w:t xml:space="preserve">trend </w:t>
      </w:r>
      <w:r w:rsidR="001876A4">
        <w:t xml:space="preserve">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>,</w:t>
      </w:r>
      <w:r>
        <w:t xml:space="preserve"> and then apply the spectral method </w:t>
      </w:r>
      <w:r>
        <w:rPr>
          <w:rFonts w:hint="eastAsia"/>
        </w:rPr>
        <w:t>(</w:t>
      </w:r>
      <w:r>
        <w:fldChar w:fldCharType="begin"/>
      </w:r>
      <w:r>
        <w:instrText xml:space="preserve"> REF eqn_o12 \h </w:instrText>
      </w:r>
      <w:r>
        <w:fldChar w:fldCharType="separate"/>
      </w:r>
      <m:oMath>
        <m:r>
          <m:rPr>
            <m:nor/>
          </m:rPr>
          <w:rPr>
            <w:noProof/>
          </w:rPr>
          <m:t>12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13 \h </w:instrText>
      </w:r>
      <w:r>
        <w:fldChar w:fldCharType="separate"/>
      </w:r>
      <m:oMath>
        <m:r>
          <m:rPr>
            <m:nor/>
          </m:rPr>
          <w:rPr>
            <w:noProof/>
          </w:rPr>
          <m:t>13</m:t>
        </m:r>
      </m:oMath>
      <w:r>
        <w:fldChar w:fldCharType="end"/>
      </w:r>
      <w:r>
        <w:t>)</w:t>
      </w:r>
      <w:r w:rsidR="00563B87">
        <w:t xml:space="preserve"> </w:t>
      </w:r>
      <w:r w:rsidR="00F4609E">
        <w:rPr>
          <w:rFonts w:hint="eastAsia"/>
        </w:rPr>
        <w:t>o</w:t>
      </w:r>
      <w:r w:rsidR="00F4609E">
        <w:t xml:space="preserve">n the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9C6EA4">
        <w:rPr>
          <w:rFonts w:hint="eastAsia"/>
        </w:rPr>
        <w:t xml:space="preserve"> </w:t>
      </w:r>
      <w:r w:rsidR="009C6EA4">
        <w:t xml:space="preserve">to obtain </w:t>
      </w:r>
      <w:r w:rsidR="00D860BE">
        <w:t xml:space="preserve">the initial </w:t>
      </w:r>
      <w:r w:rsidR="009C6EA4">
        <w:t xml:space="preserve">seasonal </w:t>
      </w:r>
      <w:r w:rsidR="00D860BE">
        <w:t xml:space="preserve">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774040">
        <w:rPr>
          <w:rFonts w:hint="eastAsia"/>
        </w:rPr>
        <w:t>.</w:t>
      </w:r>
    </w:p>
    <w:p w14:paraId="13BA0704" w14:textId="77777777" w:rsidR="00795F55" w:rsidRDefault="00795F55" w:rsidP="00795F5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Pr="0048632C">
        <w:t xml:space="preserve"> trend and seasonal estimates</w:t>
      </w:r>
    </w:p>
    <w:p w14:paraId="62ABCF03" w14:textId="011BD304" w:rsidR="00795F55" w:rsidRPr="00A3206C" w:rsidRDefault="00795F55" w:rsidP="00795F5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a revised estimator of </w:t>
      </w:r>
      <w:r>
        <w:rPr>
          <w:rFonts w:hint="eastAsia"/>
        </w:rPr>
        <w:t>tr</w:t>
      </w:r>
      <w:r>
        <w:t>end</w:t>
      </w:r>
      <w:r w:rsidR="00B20D07">
        <w:t>,</w:t>
      </w:r>
      <w:r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. Then apply </w:t>
      </w:r>
      <w:r w:rsidR="00A3206C">
        <w:t xml:space="preserve">the spectral method </w:t>
      </w:r>
      <w:r w:rsidR="00A3206C">
        <w:rPr>
          <w:rFonts w:hint="eastAsia"/>
        </w:rPr>
        <w:t>(</w:t>
      </w:r>
      <w:r w:rsidR="00A3206C">
        <w:fldChar w:fldCharType="begin"/>
      </w:r>
      <w:r w:rsidR="00A3206C">
        <w:instrText xml:space="preserve"> REF eqn_o12 \h </w:instrText>
      </w:r>
      <w:r w:rsidR="00A3206C">
        <w:fldChar w:fldCharType="separate"/>
      </w:r>
      <m:oMath>
        <m:r>
          <m:rPr>
            <m:nor/>
          </m:rPr>
          <w:rPr>
            <w:noProof/>
          </w:rPr>
          <m:t>12</m:t>
        </m:r>
      </m:oMath>
      <w:r w:rsidR="00A3206C">
        <w:fldChar w:fldCharType="end"/>
      </w:r>
      <w:r w:rsidR="00A3206C">
        <w:t>)(</w:t>
      </w:r>
      <w:r w:rsidR="00A3206C">
        <w:fldChar w:fldCharType="begin"/>
      </w:r>
      <w:r w:rsidR="00A3206C">
        <w:instrText xml:space="preserve"> REF eqn_o13 \h </w:instrText>
      </w:r>
      <w:r w:rsidR="00A3206C">
        <w:fldChar w:fldCharType="separate"/>
      </w:r>
      <m:oMath>
        <m:r>
          <m:rPr>
            <m:nor/>
          </m:rPr>
          <w:rPr>
            <w:noProof/>
          </w:rPr>
          <m:t>13</m:t>
        </m:r>
      </m:oMath>
      <w:r w:rsidR="00A3206C">
        <w:fldChar w:fldCharType="end"/>
      </w:r>
      <w:r w:rsidR="00A3206C">
        <w:t xml:space="preserve">) </w:t>
      </w:r>
      <w:r w:rsidR="00A3206C">
        <w:rPr>
          <w:rFonts w:hint="eastAsia"/>
        </w:rPr>
        <w:t>o</w:t>
      </w:r>
      <w:r w:rsidR="00A3206C">
        <w:t>n</w:t>
      </w:r>
      <w:r>
        <w:t xml:space="preserve"> the revised </w:t>
      </w:r>
      <w:r>
        <w:lastRenderedPageBreak/>
        <w:t xml:space="preserve">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a final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Pr="00A3206C">
        <w:t>.</w:t>
      </w:r>
    </w:p>
    <w:p w14:paraId="74318685" w14:textId="77777777" w:rsidR="00795F55" w:rsidRDefault="00795F55" w:rsidP="00795F5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trend and </w:t>
      </w:r>
      <w:r>
        <w:t>residual</w:t>
      </w:r>
      <w:r w:rsidRPr="0048632C">
        <w:t xml:space="preserve"> estimates</w:t>
      </w:r>
    </w:p>
    <w:p w14:paraId="2B0293C1" w14:textId="0A8DAD29" w:rsidR="00795F55" w:rsidRPr="00782D1F" w:rsidRDefault="00795F55" w:rsidP="00795F5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4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the final estimator of </w:t>
      </w:r>
      <w:r>
        <w:rPr>
          <w:rFonts w:hint="eastAsia"/>
        </w:rPr>
        <w:t>tr</w:t>
      </w:r>
      <w:r>
        <w:t xml:space="preserve">end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, and finally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1CEB1B46" w14:textId="49913496" w:rsidR="00795F55" w:rsidRDefault="00795F55" w:rsidP="00795F55">
      <w:pPr>
        <w:pStyle w:val="a2"/>
      </w:pPr>
      <w:r>
        <w:rPr>
          <w:rFonts w:hint="eastAsia"/>
        </w:rPr>
        <w:t>T</w:t>
      </w:r>
      <w:r>
        <w:t>he M-2</w:t>
      </w:r>
      <w:r w:rsidR="00782D1F">
        <w:t>S</w:t>
      </w:r>
      <w:r>
        <w:t xml:space="preserve"> method decompose the original time series into</w:t>
      </w:r>
    </w:p>
    <w:p w14:paraId="0281FCD6" w14:textId="5AB68682" w:rsidR="00795F55" w:rsidRPr="00782D1F" w:rsidRDefault="0045191F" w:rsidP="00795F5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4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2F0FD92" w14:textId="6FCF89CE" w:rsidR="00045EF0" w:rsidRDefault="00DB0392" w:rsidP="00445441">
      <w:pPr>
        <w:pStyle w:val="31"/>
      </w:pPr>
      <w:bookmarkStart w:id="20" w:name="_Hlk108294587"/>
      <w:bookmarkStart w:id="21" w:name="_Toc109554296"/>
      <w:r>
        <w:t>G</w:t>
      </w:r>
      <w:r w:rsidR="00212C19" w:rsidRPr="00212C19">
        <w:t xml:space="preserve">lobal </w:t>
      </w:r>
      <w:r w:rsidR="00792EDE">
        <w:t>model-fitting</w:t>
      </w:r>
      <w:r w:rsidR="00212C19" w:rsidRPr="00212C19">
        <w:t xml:space="preserve"> method</w:t>
      </w:r>
      <w:bookmarkEnd w:id="20"/>
      <w:bookmarkEnd w:id="21"/>
    </w:p>
    <w:p w14:paraId="4AF6E003" w14:textId="101C3993" w:rsidR="00821FFF" w:rsidRDefault="007F3296" w:rsidP="009625D5">
      <w:pPr>
        <w:pStyle w:val="a2"/>
      </w:pPr>
      <w:r>
        <w:t xml:space="preserve">Another classical decomposition method, </w:t>
      </w:r>
      <w:r w:rsidRPr="007F3296">
        <w:t xml:space="preserve">which we call the </w:t>
      </w:r>
      <w:r w:rsidRPr="007F3296">
        <w:rPr>
          <w:i/>
        </w:rPr>
        <w:t>global model</w:t>
      </w:r>
      <w:r>
        <w:rPr>
          <w:i/>
        </w:rPr>
        <w:t>-</w:t>
      </w:r>
      <w:r w:rsidRPr="007F3296">
        <w:rPr>
          <w:i/>
        </w:rPr>
        <w:t>fitting method</w:t>
      </w:r>
      <w:r>
        <w:t xml:space="preserve">, </w:t>
      </w:r>
      <w:r w:rsidRPr="007F3296">
        <w:t xml:space="preserve">assumes that the original series is composed of trend and seasonal components </w:t>
      </w:r>
      <w:r w:rsidR="0099383E" w:rsidRPr="0099383E">
        <w:t xml:space="preserve">with </w:t>
      </w:r>
      <w:r w:rsidR="0099383E">
        <w:t>a</w:t>
      </w:r>
      <w:r w:rsidR="0099383E" w:rsidRPr="0099383E">
        <w:t xml:space="preserve"> pre-assumed form</w:t>
      </w:r>
      <w:r w:rsidRPr="007F3296">
        <w:t>, and a residual term.</w:t>
      </w:r>
      <w:r w:rsidR="002C19CE">
        <w:t xml:space="preserve"> </w:t>
      </w:r>
      <w:r w:rsidR="00904F70" w:rsidRPr="00904F70">
        <w:t>Typically, the trend is assumed to be a linear or quadratic polynomial, and the seasonal component is assumed to be the sum of a few sine and cosine signals.</w:t>
      </w:r>
    </w:p>
    <w:p w14:paraId="734EBAE0" w14:textId="117D066F" w:rsidR="004536DF" w:rsidRPr="004536DF" w:rsidRDefault="004536DF" w:rsidP="009625D5">
      <w:pPr>
        <w:pStyle w:val="a2"/>
        <w:rPr>
          <w:i/>
        </w:rPr>
      </w:pPr>
      <w:r w:rsidRPr="004536DF">
        <w:rPr>
          <w:rFonts w:hint="eastAsia"/>
          <w:i/>
        </w:rPr>
        <w:t>(</w:t>
      </w:r>
      <w:r w:rsidRPr="004536DF">
        <w:rPr>
          <w:i/>
        </w:rPr>
        <w:t>a)</w:t>
      </w:r>
      <w:bookmarkStart w:id="22" w:name="_Hlk108693201"/>
      <w:r w:rsidRPr="004536DF">
        <w:rPr>
          <w:i/>
        </w:rPr>
        <w:t xml:space="preserve"> </w:t>
      </w:r>
      <w:bookmarkStart w:id="23" w:name="_Hlk108693447"/>
      <w:r w:rsidRPr="004536DF">
        <w:rPr>
          <w:i/>
        </w:rPr>
        <w:t>M-3L method</w:t>
      </w:r>
      <w:bookmarkEnd w:id="22"/>
      <w:bookmarkEnd w:id="23"/>
    </w:p>
    <w:p w14:paraId="53445510" w14:textId="4FF51D3E" w:rsidR="00585075" w:rsidRDefault="00585075" w:rsidP="009625D5">
      <w:pPr>
        <w:pStyle w:val="a2"/>
      </w:pPr>
      <w:r w:rsidRPr="00585075">
        <w:t xml:space="preserve">M-3L method </w:t>
      </w:r>
      <w:r w:rsidR="009E2C35">
        <w:t>fits</w:t>
      </w:r>
      <w:r w:rsidRPr="00585075">
        <w:t xml:space="preserve"> a model </w:t>
      </w:r>
      <w:r w:rsidR="0079567B">
        <w:t>of</w:t>
      </w:r>
      <w:r>
        <w:t xml:space="preserve"> the form</w:t>
      </w:r>
    </w:p>
    <w:p w14:paraId="0C40C6B0" w14:textId="5250BA0A" w:rsidR="00585075" w:rsidRPr="00585075" w:rsidRDefault="0045191F" w:rsidP="009625D5">
      <w:pPr>
        <w:pStyle w:val="a2"/>
        <w:rPr>
          <w:i/>
        </w:rPr>
      </w:pPr>
      <m:oMathPara>
        <m:oMath>
          <m:acc>
            <m:accPr>
              <m:ctrlPr>
                <w:rPr>
                  <w:rFonts w:ascii="Latin Modern Math" w:hAnsi="Latin Modern Math"/>
                  <w:i/>
                </w:rPr>
              </m:ctrlPr>
            </m:accPr>
            <m:e>
              <m:r>
                <w:rPr>
                  <w:rFonts w:ascii="Latin Modern Math" w:hAnsi="Latin Modern Math"/>
                </w:rPr>
                <m:t>x</m:t>
              </m:r>
            </m:e>
          </m:acc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≔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  <m:ctrlPr>
                <w:rPr>
                  <w:rFonts w:ascii="Latin Modern Math" w:hAnsi="Latin Modern Math"/>
                </w:rPr>
              </m:ctrlPr>
            </m:e>
            <m:sub>
              <m:r>
                <w:rPr>
                  <w:rFonts w:ascii="Latin Modern Math" w:hAnsi="Latin Modern Math"/>
                </w:rPr>
                <m:t>0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t+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k=1</m:t>
              </m:r>
            </m:sub>
            <m:sup>
              <m:r>
                <w:rPr>
                  <w:rFonts w:ascii="Latin Modern Math" w:hAnsi="Latin Modern Math"/>
                </w:rPr>
                <m:t>H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13927DD5" w14:textId="52EFEDFE" w:rsidR="004536DF" w:rsidRDefault="009E2C35" w:rsidP="009E2C35">
      <w:pPr>
        <w:pStyle w:val="a2"/>
        <w:ind w:firstLine="0"/>
      </w:pPr>
      <w:r>
        <w:t>to the original time series</w:t>
      </w:r>
      <w:r w:rsidR="0079567B">
        <w:t xml:space="preserve">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 w:rsidR="0079567B">
        <w:rPr>
          <w:rFonts w:hint="eastAsia"/>
        </w:rPr>
        <w:t>,</w:t>
      </w:r>
      <w:r w:rsidR="0079567B">
        <w:t xml:space="preserve"> </w:t>
      </w:r>
      <m:oMath>
        <m:r>
          <w:rPr>
            <w:rFonts w:ascii="Latin Modern Math" w:hAnsi="Latin Modern Math"/>
          </w:rPr>
          <m:t>P</m:t>
        </m:r>
      </m:oMath>
      <w:r w:rsidR="0079567B">
        <w:rPr>
          <w:rFonts w:hint="eastAsia"/>
        </w:rPr>
        <w:t xml:space="preserve"> </w:t>
      </w:r>
      <w:r w:rsidR="0079567B">
        <w:t>is the annual period</w:t>
      </w:r>
      <w:r>
        <w:t xml:space="preserve">. </w:t>
      </w:r>
      <w:r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= 0, ..., 12 </w:t>
      </w:r>
      <w:r w:rsidR="00DF4E7E" w:rsidRPr="00DF4E7E">
        <w:t>corresponds to</w:t>
      </w:r>
      <w:r w:rsidRPr="00377BC1">
        <w:t xml:space="preserve"> </w:t>
      </w:r>
      <w:r>
        <w:t xml:space="preserve">month </w:t>
      </w:r>
      <w:r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Pr="00377BC1">
        <w:t xml:space="preserve"> should be taken as 12</w:t>
      </w:r>
      <w:r>
        <w:t>.</w:t>
      </w:r>
    </w:p>
    <w:p w14:paraId="22D828FE" w14:textId="77777777" w:rsidR="001319D6" w:rsidRDefault="001319D6" w:rsidP="001319D6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>
        <w:t xml:space="preserve"> </w:t>
      </w:r>
      <w:r>
        <w:rPr>
          <w:rFonts w:hint="eastAsia"/>
        </w:rPr>
        <w:t>be</w:t>
      </w:r>
      <w:r>
        <w:t xml:space="preserve"> the parameters vector, </w:t>
      </w:r>
      <w:r w:rsidRPr="007C5047">
        <w:t>which are defined as</w:t>
      </w:r>
    </w:p>
    <w:p w14:paraId="59A95C88" w14:textId="18714EF4" w:rsidR="001319D6" w:rsidRPr="008435CA" w:rsidRDefault="0045191F" w:rsidP="001319D6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trend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</m:sSub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</m:sSub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 xml:space="preserve">, 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6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rend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:=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5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14FB974" w14:textId="77777777" w:rsidR="001319D6" w:rsidRDefault="001319D6" w:rsidP="001319D6">
      <w:pPr>
        <w:pStyle w:val="a2"/>
        <w:ind w:firstLine="0"/>
      </w:pPr>
      <w:r>
        <w:rPr>
          <w:rFonts w:hint="eastAsia"/>
        </w:rPr>
        <w:t>T</w:t>
      </w:r>
      <w:r>
        <w:t xml:space="preserve">he least-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7A8A6E21" w14:textId="3D519E0A" w:rsidR="001319D6" w:rsidRPr="001552D2" w:rsidRDefault="0045191F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6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BAFE3C5" w14:textId="4B338E43" w:rsidR="001319D6" w:rsidRDefault="00B85DFF" w:rsidP="001319D6">
      <w:pPr>
        <w:pStyle w:val="a2"/>
        <w:ind w:firstLine="0"/>
      </w:pPr>
      <w:r>
        <w:t>T</w:t>
      </w:r>
      <w:r w:rsidR="001319D6">
        <w:t xml:space="preserve">he </w:t>
      </w:r>
      <w:r>
        <w:t>trend</w:t>
      </w:r>
      <w:r w:rsidR="001319D6"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C25B53">
        <w:rPr>
          <w:rFonts w:hint="eastAsia"/>
        </w:rPr>
        <w:t xml:space="preserve"> </w:t>
      </w:r>
      <w:r w:rsidR="00C25B53">
        <w:t xml:space="preserve">and the seaso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C25B53">
        <w:t xml:space="preserve"> </w:t>
      </w:r>
      <w:r w:rsidR="001319D6">
        <w:t xml:space="preserve">is defined </w:t>
      </w:r>
      <w:r w:rsidR="006A1213">
        <w:t>to be</w:t>
      </w:r>
    </w:p>
    <w:p w14:paraId="15C1D91B" w14:textId="1BACF43D" w:rsidR="001319D6" w:rsidRPr="002F0D2B" w:rsidRDefault="0045191F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,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7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a)</m:t>
              </m:r>
              <m:ctrlPr>
                <w:rPr>
                  <w:rFonts w:ascii="Latin Modern Math" w:eastAsia="Cambria Math" w:hAnsi="Latin Modern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24" w:name="eqn_o17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w:bookmarkEnd w:id="24"/>
              <m:r>
                <m:rPr>
                  <m:nor/>
                </m:rPr>
                <m:t>b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48B2A0CC" w14:textId="5E4540DA" w:rsidR="001319D6" w:rsidRDefault="001319D6" w:rsidP="001319D6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 xml:space="preserve">,  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</w:t>
      </w:r>
      <w:r w:rsidR="00C20A26">
        <w:rPr>
          <w:rFonts w:hint="eastAsia"/>
        </w:rPr>
        <w:t>trend</w:t>
      </w:r>
      <w:r w:rsidR="00C20A26">
        <w:t xml:space="preserve"> and seasonal </w:t>
      </w:r>
      <w:r>
        <w:t>series (</w:t>
      </w:r>
      <w:r>
        <w:fldChar w:fldCharType="begin"/>
      </w:r>
      <w:r>
        <w:instrText xml:space="preserve"> REF eqn_o1</w:instrText>
      </w:r>
      <w:r w:rsidR="00C20A26">
        <w:instrText>7</w:instrText>
      </w:r>
      <w:r>
        <w:instrText xml:space="preserve"> \h </w:instrText>
      </w:r>
      <w:r>
        <w:fldChar w:fldCharType="separate"/>
      </w:r>
      <m:oMath>
        <m:r>
          <m:rPr>
            <m:nor/>
          </m:rPr>
          <w:rPr>
            <w:noProof/>
          </w:rPr>
          <m:t>17</m:t>
        </m:r>
      </m:oMath>
      <w:r>
        <w:fldChar w:fldCharType="end"/>
      </w:r>
      <w:r>
        <w:t>) can be written as</w:t>
      </w:r>
    </w:p>
    <w:p w14:paraId="07CF9099" w14:textId="3A16C035" w:rsidR="001319D6" w:rsidRPr="009546DB" w:rsidRDefault="0045191F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7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46C7A70" w14:textId="6D5F0CC2" w:rsidR="004536DF" w:rsidRPr="007538F9" w:rsidRDefault="004536DF" w:rsidP="009625D5">
      <w:pPr>
        <w:pStyle w:val="a2"/>
        <w:rPr>
          <w:i/>
        </w:rPr>
      </w:pPr>
      <w:r w:rsidRPr="007538F9">
        <w:rPr>
          <w:rFonts w:hint="eastAsia"/>
          <w:i/>
        </w:rPr>
        <w:t>(</w:t>
      </w:r>
      <w:r w:rsidRPr="007538F9">
        <w:rPr>
          <w:i/>
        </w:rPr>
        <w:t xml:space="preserve">b) </w:t>
      </w:r>
      <w:bookmarkStart w:id="25" w:name="_Hlk108711453"/>
      <w:r w:rsidRPr="007538F9">
        <w:rPr>
          <w:i/>
        </w:rPr>
        <w:t>M-3Q method</w:t>
      </w:r>
      <w:bookmarkEnd w:id="25"/>
    </w:p>
    <w:p w14:paraId="682DB10E" w14:textId="0BA6D818" w:rsidR="004536DF" w:rsidRDefault="009A6033" w:rsidP="009625D5">
      <w:pPr>
        <w:pStyle w:val="a2"/>
      </w:pPr>
      <w:r>
        <w:rPr>
          <w:rFonts w:hint="eastAsia"/>
        </w:rPr>
        <w:lastRenderedPageBreak/>
        <w:t>T</w:t>
      </w:r>
      <w:r>
        <w:t xml:space="preserve">he </w:t>
      </w:r>
      <w:r w:rsidRPr="009A6033">
        <w:t>M-3Q method</w:t>
      </w:r>
      <w:r>
        <w:t xml:space="preserve"> is like M-3L method but assumes a quadratic trend.</w:t>
      </w:r>
    </w:p>
    <w:p w14:paraId="0F8F8EB1" w14:textId="7D070224" w:rsidR="000C3A40" w:rsidRDefault="000C3A40" w:rsidP="000C3A40">
      <w:pPr>
        <w:pStyle w:val="a2"/>
      </w:pPr>
      <w:r w:rsidRPr="00585075">
        <w:t>M-3</w:t>
      </w:r>
      <w:r>
        <w:rPr>
          <w:rFonts w:hint="eastAsia"/>
        </w:rPr>
        <w:t>Q</w:t>
      </w:r>
      <w:r w:rsidRPr="00585075">
        <w:t xml:space="preserve"> method </w:t>
      </w:r>
      <w:r>
        <w:t>fits</w:t>
      </w:r>
      <w:r w:rsidRPr="00585075">
        <w:t xml:space="preserve"> a model </w:t>
      </w:r>
      <w:r>
        <w:t>of the form</w:t>
      </w:r>
    </w:p>
    <w:p w14:paraId="1161E835" w14:textId="45FFD912" w:rsidR="000C3A40" w:rsidRPr="00585075" w:rsidRDefault="0045191F" w:rsidP="000C3A40">
      <w:pPr>
        <w:pStyle w:val="a2"/>
        <w:rPr>
          <w:i/>
        </w:rPr>
      </w:pPr>
      <m:oMathPara>
        <m:oMath>
          <m:acc>
            <m:accPr>
              <m:ctrlPr>
                <w:rPr>
                  <w:rFonts w:ascii="Latin Modern Math" w:hAnsi="Latin Modern Math"/>
                  <w:i/>
                </w:rPr>
              </m:ctrlPr>
            </m:accPr>
            <m:e>
              <m:r>
                <w:rPr>
                  <w:rFonts w:ascii="Latin Modern Math" w:hAnsi="Latin Modern Math"/>
                </w:rPr>
                <m:t>x</m:t>
              </m:r>
            </m:e>
          </m:acc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≔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  <m:ctrlPr>
                <w:rPr>
                  <w:rFonts w:ascii="Latin Modern Math" w:hAnsi="Latin Modern Math"/>
                </w:rPr>
              </m:ctrlPr>
            </m:e>
            <m:sub>
              <m:r>
                <w:rPr>
                  <w:rFonts w:ascii="Latin Modern Math" w:hAnsi="Latin Modern Math"/>
                </w:rPr>
                <m:t>0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t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r>
                <w:rPr>
                  <w:rFonts w:ascii="Latin Modern Math" w:hAnsi="Latin Modern Math"/>
                </w:rPr>
                <m:t>t</m:t>
              </m:r>
            </m:e>
            <m:sup>
              <m:r>
                <w:rPr>
                  <w:rFonts w:ascii="Latin Modern Math" w:hAnsi="Latin Modern Math"/>
                </w:rPr>
                <m:t>2</m:t>
              </m:r>
            </m:sup>
          </m:sSup>
          <m:r>
            <w:rPr>
              <w:rFonts w:ascii="Latin Modern Math" w:hAnsi="Latin Modern Math"/>
            </w:rPr>
            <m:t>+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k=1</m:t>
              </m:r>
            </m:sub>
            <m:sup>
              <m:r>
                <w:rPr>
                  <w:rFonts w:ascii="Latin Modern Math" w:hAnsi="Latin Modern Math"/>
                </w:rPr>
                <m:t>H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1ABCBF07" w14:textId="7415ECCD" w:rsidR="000C3A40" w:rsidRDefault="000C3A40" w:rsidP="000C3A40">
      <w:pPr>
        <w:pStyle w:val="a2"/>
        <w:ind w:firstLine="0"/>
      </w:pPr>
      <w:r>
        <w:t xml:space="preserve">to the original time series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>
        <w:rPr>
          <w:rFonts w:hint="eastAsia"/>
        </w:rPr>
        <w:t>,</w:t>
      </w:r>
      <w:r>
        <w:t xml:space="preserve"> 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 xml:space="preserve"> </w:t>
      </w:r>
      <w:r>
        <w:t xml:space="preserve">is the annual period. </w:t>
      </w:r>
      <w:r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= 0, ..., 12 </w:t>
      </w:r>
      <w:r>
        <w:t xml:space="preserve">denotes </w:t>
      </w:r>
      <w:r w:rsidRPr="00377BC1">
        <w:t xml:space="preserve">the </w:t>
      </w:r>
      <w:r>
        <w:t xml:space="preserve">month </w:t>
      </w:r>
      <w:r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Pr="00377BC1">
        <w:t xml:space="preserve"> should be taken as 12</w:t>
      </w:r>
      <w:r>
        <w:t>.</w:t>
      </w:r>
    </w:p>
    <w:p w14:paraId="3521DB67" w14:textId="77777777" w:rsidR="00B85838" w:rsidRDefault="00B85838" w:rsidP="00B85838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>
        <w:t xml:space="preserve"> </w:t>
      </w:r>
      <w:r>
        <w:rPr>
          <w:rFonts w:hint="eastAsia"/>
        </w:rPr>
        <w:t>be</w:t>
      </w:r>
      <w:r>
        <w:t xml:space="preserve"> the parameters vector, </w:t>
      </w:r>
      <w:r w:rsidRPr="007C5047">
        <w:t>which are defined as</w:t>
      </w:r>
    </w:p>
    <w:p w14:paraId="6EEABE67" w14:textId="1273E891" w:rsidR="00B85838" w:rsidRPr="008435CA" w:rsidRDefault="0045191F" w:rsidP="00B85838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trend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3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</m:sSub>
                      </m:e>
                      <m:e>
                        <m:sSubSup>
                          <m:sSubSup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Latin Modern Math" w:hAnsi="Latin Modern Math"/>
                              </w:rPr>
                              <m:t>2</m:t>
                            </m:r>
                          </m:sup>
                        </m:sSubSup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</m:m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</m:sSub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sSubSup>
                          <m:sSubSup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Latin Modern Math" w:hAnsi="Latin Modern Math"/>
                              </w:rPr>
                              <m:t>2</m:t>
                            </m:r>
                          </m:sup>
                        </m:sSubSup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 xml:space="preserve">, 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6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rend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:=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8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E977A44" w14:textId="77777777" w:rsidR="00B85838" w:rsidRDefault="00B85838" w:rsidP="00B85838">
      <w:pPr>
        <w:pStyle w:val="a2"/>
        <w:ind w:firstLine="0"/>
      </w:pPr>
      <w:r>
        <w:rPr>
          <w:rFonts w:hint="eastAsia"/>
        </w:rPr>
        <w:t>T</w:t>
      </w:r>
      <w:r>
        <w:t xml:space="preserve">he least-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543A5E7D" w14:textId="701D9839" w:rsidR="00B85838" w:rsidRPr="001552D2" w:rsidRDefault="0045191F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E47CECE" w14:textId="77777777" w:rsidR="00B85838" w:rsidRDefault="00B85838" w:rsidP="00B85838">
      <w:pPr>
        <w:pStyle w:val="a2"/>
        <w:ind w:firstLine="0"/>
      </w:pPr>
      <w:r>
        <w:t xml:space="preserve">The tren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>
        <w:rPr>
          <w:rFonts w:hint="eastAsia"/>
        </w:rPr>
        <w:t xml:space="preserve"> </w:t>
      </w:r>
      <w:r>
        <w:t xml:space="preserve">and the seaso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>
        <w:t xml:space="preserve"> is defined to be</w:t>
      </w:r>
    </w:p>
    <w:p w14:paraId="03D5962C" w14:textId="65F3B8E6" w:rsidR="00B85838" w:rsidRPr="00D02F89" w:rsidRDefault="0045191F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2</m:t>
                  </m:r>
                </m:sub>
              </m:sSub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bSup>
              <m:r>
                <w:rPr>
                  <w:rFonts w:ascii="Latin Modern Math" w:hAnsi="Latin Modern Math"/>
                </w:rPr>
                <m:t>,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0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a)</m:t>
              </m:r>
              <m:ctrlPr>
                <w:rPr>
                  <w:rFonts w:ascii="Latin Modern Math" w:eastAsia="Cambria Math" w:hAnsi="Latin Modern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26" w:name="eqn_o20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w:bookmarkEnd w:id="26"/>
              <m:r>
                <m:rPr>
                  <m:nor/>
                </m:rPr>
                <m:t>b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3EEC797" w14:textId="0C2AB85E" w:rsidR="00B85838" w:rsidRDefault="00B85838" w:rsidP="00B85838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 xml:space="preserve">,  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</w:t>
      </w:r>
      <w:r>
        <w:rPr>
          <w:rFonts w:hint="eastAsia"/>
        </w:rPr>
        <w:t>trend</w:t>
      </w:r>
      <w:r>
        <w:t xml:space="preserve"> and seasonal series (</w:t>
      </w:r>
      <w:r>
        <w:fldChar w:fldCharType="begin"/>
      </w:r>
      <w:r>
        <w:instrText xml:space="preserve"> REF eqn_o</w:instrText>
      </w:r>
      <w:r w:rsidR="00D02F89">
        <w:instrText>20</w:instrText>
      </w:r>
      <w:r>
        <w:instrText xml:space="preserve"> \h </w:instrText>
      </w:r>
      <w:r>
        <w:fldChar w:fldCharType="separate"/>
      </w:r>
      <m:oMath>
        <m:r>
          <m:rPr>
            <m:nor/>
          </m:rPr>
          <w:rPr>
            <w:noProof/>
          </w:rPr>
          <m:t>20</m:t>
        </m:r>
      </m:oMath>
      <w:r>
        <w:fldChar w:fldCharType="end"/>
      </w:r>
      <w:r>
        <w:t>) can be written as</w:t>
      </w:r>
    </w:p>
    <w:p w14:paraId="6A6BA8C5" w14:textId="10DC5631" w:rsidR="00B85838" w:rsidRPr="003C678F" w:rsidRDefault="0045191F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0 \h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4A27CDDC" w14:textId="6F92FEBB" w:rsidR="009C1BE7" w:rsidRDefault="00F541CA" w:rsidP="009C1BE7">
      <w:pPr>
        <w:pStyle w:val="21"/>
      </w:pPr>
      <w:bookmarkStart w:id="27" w:name="_Toc109554297"/>
      <w:r>
        <w:rPr>
          <w:rFonts w:hint="eastAsia"/>
        </w:rPr>
        <w:t>Experiment</w:t>
      </w:r>
      <w:r>
        <w:t xml:space="preserve"> </w:t>
      </w:r>
      <w:r w:rsidR="002E2597">
        <w:t>s</w:t>
      </w:r>
      <w:r>
        <w:rPr>
          <w:rFonts w:hint="eastAsia"/>
        </w:rPr>
        <w:t>et</w:t>
      </w:r>
      <w:r>
        <w:t>up</w:t>
      </w:r>
      <w:bookmarkEnd w:id="27"/>
    </w:p>
    <w:p w14:paraId="2F9ABDA6" w14:textId="1231CB2E" w:rsidR="00F3084D" w:rsidRDefault="00DB0392" w:rsidP="00516210">
      <w:pPr>
        <w:pStyle w:val="31"/>
      </w:pPr>
      <w:bookmarkStart w:id="28" w:name="_Toc109554298"/>
      <w:r>
        <w:t>I</w:t>
      </w:r>
      <w:r w:rsidR="00516210" w:rsidRPr="00516210">
        <w:t>dealized time series</w:t>
      </w:r>
      <w:bookmarkEnd w:id="28"/>
    </w:p>
    <w:p w14:paraId="1596462D" w14:textId="77777777" w:rsidR="00151B23" w:rsidRDefault="00151B23" w:rsidP="00151B23">
      <w:pPr>
        <w:pStyle w:val="a2"/>
      </w:pPr>
      <w:r>
        <w:rPr>
          <w:rFonts w:hint="eastAsia"/>
        </w:rPr>
        <w:t>理想试验，共设置三组：</w:t>
      </w:r>
    </w:p>
    <w:p w14:paraId="410EF34E" w14:textId="77777777" w:rsidR="00151B23" w:rsidRPr="008A52B6" w:rsidRDefault="00151B23" w:rsidP="00151B23">
      <w:pPr>
        <w:pStyle w:val="a2"/>
        <w:ind w:left="420" w:firstLine="0"/>
        <w:rPr>
          <w:bCs/>
        </w:rPr>
      </w:pPr>
      <w:r>
        <w:rPr>
          <w:rFonts w:hint="eastAsia"/>
          <w:bCs/>
        </w:rPr>
        <w:t>1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1</w:t>
      </w:r>
      <w:r w:rsidRPr="008A52B6">
        <w:rPr>
          <w:rFonts w:hint="eastAsia"/>
          <w:bCs/>
        </w:rPr>
        <w:t>组（理想仿真），对多项式</w:t>
      </w:r>
      <w:r w:rsidRPr="008A52B6">
        <w:rPr>
          <w:rFonts w:hint="eastAsia"/>
          <w:bCs/>
        </w:rPr>
        <w:t>t</w:t>
      </w:r>
      <w:r w:rsidRPr="008A52B6">
        <w:rPr>
          <w:bCs/>
        </w:rPr>
        <w:t>rend</w:t>
      </w:r>
      <w:r w:rsidRPr="008A52B6">
        <w:rPr>
          <w:rFonts w:hint="eastAsia"/>
          <w:bCs/>
        </w:rPr>
        <w:t>的次数和余项的敏感性</w:t>
      </w:r>
      <w:r w:rsidRPr="008A52B6">
        <w:rPr>
          <w:bCs/>
        </w:rPr>
        <w:t>.</w:t>
      </w:r>
    </w:p>
    <w:p w14:paraId="7598D1B2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1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02B19C1E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2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.</w:t>
      </w:r>
    </w:p>
    <w:p w14:paraId="72BEE783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3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20C48AC6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2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2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trend</w:t>
      </w:r>
      <w:r w:rsidRPr="008A52B6">
        <w:rPr>
          <w:rFonts w:hint="eastAsia"/>
          <w:bCs/>
        </w:rPr>
        <w:t>的增量的敏感性</w:t>
      </w:r>
      <w:r w:rsidRPr="008A52B6">
        <w:rPr>
          <w:rFonts w:hint="eastAsia"/>
          <w:bCs/>
        </w:rPr>
        <w:t>.</w:t>
      </w:r>
    </w:p>
    <w:p w14:paraId="2F0C93FD" w14:textId="68E1811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rPr>
          <w:rFonts w:hint="eastAsia"/>
        </w:rPr>
        <w:t>.</w:t>
      </w:r>
    </w:p>
    <w:p w14:paraId="10962462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4</w:t>
      </w:r>
      <w:r w:rsidRPr="008A52B6">
        <w:rPr>
          <w:rFonts w:hint="eastAsia"/>
        </w:rPr>
        <w:t>）</w:t>
      </w:r>
      <w:r w:rsidRPr="008A52B6">
        <w:rPr>
          <w:rFonts w:hint="eastAsia"/>
          <w:u w:val="single"/>
        </w:rPr>
        <w:t>剧烈的</w:t>
      </w:r>
      <w:r w:rsidRPr="008A52B6">
        <w:rPr>
          <w:rFonts w:hint="eastAsia"/>
        </w:rPr>
        <w:t>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6AFE846A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3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3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s</w:t>
      </w:r>
      <w:r w:rsidRPr="008A52B6">
        <w:rPr>
          <w:bCs/>
        </w:rPr>
        <w:t>easonal cycle</w:t>
      </w:r>
      <w:r w:rsidRPr="008A52B6">
        <w:rPr>
          <w:rFonts w:hint="eastAsia"/>
          <w:bCs/>
        </w:rPr>
        <w:t>的解释方差的敏感性</w:t>
      </w:r>
      <w:r w:rsidRPr="008A52B6">
        <w:rPr>
          <w:rFonts w:hint="eastAsia"/>
          <w:bCs/>
        </w:rPr>
        <w:t>.</w:t>
      </w:r>
    </w:p>
    <w:p w14:paraId="412AB4EB" w14:textId="72F34198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t>.</w:t>
      </w:r>
    </w:p>
    <w:p w14:paraId="764B3966" w14:textId="7D6CCAA2" w:rsidR="0023023E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5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 xml:space="preserve">rend + </w:t>
      </w:r>
      <w:r w:rsidR="00C85C24">
        <w:rPr>
          <w:rFonts w:hint="eastAsia"/>
          <w:u w:val="single"/>
        </w:rPr>
        <w:t>小</w:t>
      </w:r>
      <w:r w:rsidRPr="008A52B6">
        <w:rPr>
          <w:rFonts w:hint="eastAsia"/>
          <w:u w:val="single"/>
        </w:rPr>
        <w:t>幅度的</w:t>
      </w:r>
      <w:r w:rsidRPr="008A52B6">
        <w:t>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732ED918" w14:textId="48D4717D" w:rsidR="00CC0B20" w:rsidRDefault="00DB0392" w:rsidP="00CC0B20">
      <w:pPr>
        <w:pStyle w:val="31"/>
      </w:pPr>
      <w:bookmarkStart w:id="29" w:name="_Toc109554299"/>
      <w:r>
        <w:lastRenderedPageBreak/>
        <w:t>R</w:t>
      </w:r>
      <w:r w:rsidR="00CC0B20" w:rsidRPr="00CC0B20">
        <w:t>eal</w:t>
      </w:r>
      <w:r w:rsidR="00C35572">
        <w:t xml:space="preserve"> </w:t>
      </w:r>
      <w:r w:rsidR="00CC0B20" w:rsidRPr="00CC0B20">
        <w:t>time</w:t>
      </w:r>
      <w:r w:rsidR="00C35572">
        <w:t>-</w:t>
      </w:r>
      <w:r w:rsidR="00CC0B20" w:rsidRPr="00CC0B20">
        <w:t>indices</w:t>
      </w:r>
      <w:bookmarkEnd w:id="29"/>
    </w:p>
    <w:p w14:paraId="1762CF8A" w14:textId="25C81A34" w:rsidR="004C66A0" w:rsidRPr="004C66A0" w:rsidRDefault="004C66A0" w:rsidP="004C66A0">
      <w:pPr>
        <w:pStyle w:val="a2"/>
      </w:pPr>
      <w:r>
        <w:t>Global SST (Monthly), ….</w:t>
      </w:r>
    </w:p>
    <w:p w14:paraId="265CE5DA" w14:textId="6C74D373" w:rsidR="00666E87" w:rsidRDefault="00F456F5" w:rsidP="00A5021A">
      <w:pPr>
        <w:pStyle w:val="21"/>
      </w:pPr>
      <w:bookmarkStart w:id="30" w:name="_Toc109554300"/>
      <w:r w:rsidRPr="00F456F5">
        <w:t xml:space="preserve">Assessment </w:t>
      </w:r>
      <w:r w:rsidR="002E2597">
        <w:t>m</w:t>
      </w:r>
      <w:r w:rsidRPr="00F456F5">
        <w:t>ethodology</w:t>
      </w:r>
      <w:bookmarkEnd w:id="30"/>
    </w:p>
    <w:p w14:paraId="4C351F5E" w14:textId="689DE370" w:rsidR="00A5021A" w:rsidRDefault="00DB0392" w:rsidP="003124C1">
      <w:pPr>
        <w:pStyle w:val="31"/>
      </w:pPr>
      <w:bookmarkStart w:id="31" w:name="_Toc109554301"/>
      <w:r>
        <w:t>I</w:t>
      </w:r>
      <w:r w:rsidR="003124C1" w:rsidRPr="00516210">
        <w:t>dealized time series</w:t>
      </w:r>
      <w:bookmarkEnd w:id="31"/>
    </w:p>
    <w:p w14:paraId="0460E76E" w14:textId="1C2183A5" w:rsidR="006D0794" w:rsidRDefault="006D0794" w:rsidP="00792437">
      <w:pPr>
        <w:pStyle w:val="a2"/>
      </w:pPr>
      <w:r>
        <w:rPr>
          <w:rFonts w:hint="eastAsia"/>
        </w:rPr>
        <w:t>对于按经典分解方式构造的理想时间信号，“真实”分量已知，故可将各方法的输出与“真实”误差比较</w:t>
      </w:r>
      <w:r>
        <w:rPr>
          <w:rFonts w:hint="eastAsia"/>
        </w:rPr>
        <w:t>.</w:t>
      </w:r>
    </w:p>
    <w:p w14:paraId="2AF4FD39" w14:textId="2CF73661" w:rsidR="00792437" w:rsidRDefault="00006895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0133F3">
        <w:rPr>
          <w:rFonts w:hint="eastAsia"/>
        </w:rPr>
        <w:t>输出</w:t>
      </w:r>
      <w:r w:rsidR="009B360A">
        <w:rPr>
          <w:rFonts w:hint="eastAsia"/>
        </w:rPr>
        <w:t>的</w:t>
      </w:r>
      <w:r w:rsidR="000133F3">
        <w:rPr>
          <w:rFonts w:hint="eastAsia"/>
        </w:rPr>
        <w:t>余项</w:t>
      </w:r>
      <w:r w:rsidR="00794676">
        <w:rPr>
          <w:rFonts w:hint="eastAsia"/>
        </w:rPr>
        <w:t>（</w:t>
      </w:r>
      <w:r w:rsidR="00CA3975">
        <w:rPr>
          <w:rFonts w:hint="eastAsia"/>
        </w:rPr>
        <w:t>或，</w:t>
      </w:r>
      <w:r w:rsidR="00794676">
        <w:rPr>
          <w:rFonts w:hint="eastAsia"/>
        </w:rPr>
        <w:t>气候平均态）</w:t>
      </w:r>
      <w:r w:rsidR="000133F3">
        <w:rPr>
          <w:rFonts w:hint="eastAsia"/>
        </w:rPr>
        <w:t>对“真实”余项</w:t>
      </w:r>
      <w:r w:rsidR="00CA3975">
        <w:rPr>
          <w:rFonts w:hint="eastAsia"/>
        </w:rPr>
        <w:t>（或，气候平均态）</w:t>
      </w:r>
      <w:r w:rsidR="000133F3">
        <w:rPr>
          <w:rFonts w:hint="eastAsia"/>
        </w:rPr>
        <w:t>的</w:t>
      </w:r>
      <w:r w:rsidR="00D04645">
        <w:rPr>
          <w:rFonts w:hint="eastAsia"/>
        </w:rPr>
        <w:t>样本相关系数</w:t>
      </w:r>
      <w:r w:rsidR="00D04645">
        <w:rPr>
          <w:rFonts w:hint="eastAsia"/>
        </w:rPr>
        <w:t>(</w:t>
      </w:r>
      <w:r w:rsidR="00D04645">
        <w:t xml:space="preserve">sample Pearson </w:t>
      </w:r>
      <w:r w:rsidR="00D04645">
        <w:rPr>
          <w:rFonts w:hint="eastAsia"/>
        </w:rPr>
        <w:t>c</w:t>
      </w:r>
      <w:r w:rsidR="00D04645" w:rsidRPr="00440E61">
        <w:t>orrelation coefficient</w:t>
      </w:r>
      <w:r w:rsidR="00D04645">
        <w:t>, CC)</w:t>
      </w:r>
      <w:r w:rsidR="00D04645">
        <w:rPr>
          <w:rFonts w:hint="eastAsia"/>
        </w:rPr>
        <w:t>和</w:t>
      </w:r>
      <w:r w:rsidR="004E05CC">
        <w:rPr>
          <w:rFonts w:hint="eastAsia"/>
        </w:rPr>
        <w:t>样本</w:t>
      </w:r>
      <w:r w:rsidR="000133F3">
        <w:rPr>
          <w:rFonts w:hint="eastAsia"/>
        </w:rPr>
        <w:t>均方误差</w:t>
      </w:r>
      <w:r w:rsidR="00DF2C63">
        <w:rPr>
          <w:rFonts w:hint="eastAsia"/>
        </w:rPr>
        <w:t>(</w:t>
      </w:r>
      <w:r w:rsidR="00DF2C63">
        <w:t xml:space="preserve">sample </w:t>
      </w:r>
      <w:r w:rsidR="00B74FE8">
        <w:rPr>
          <w:rFonts w:hint="eastAsia"/>
        </w:rPr>
        <w:t>roo</w:t>
      </w:r>
      <w:r w:rsidR="00B74FE8">
        <w:t>t m</w:t>
      </w:r>
      <w:r w:rsidR="00B74FE8" w:rsidRPr="00B74FE8">
        <w:t xml:space="preserve">ean </w:t>
      </w:r>
      <w:r w:rsidR="00B74FE8">
        <w:t>s</w:t>
      </w:r>
      <w:r w:rsidR="00B74FE8" w:rsidRPr="00B74FE8">
        <w:t xml:space="preserve">quare </w:t>
      </w:r>
      <w:r w:rsidR="00B74FE8">
        <w:t>e</w:t>
      </w:r>
      <w:r w:rsidR="00B74FE8" w:rsidRPr="00B74FE8">
        <w:t>rror</w:t>
      </w:r>
      <w:r w:rsidR="00B74FE8">
        <w:t>, RMSE</w:t>
      </w:r>
      <w:r w:rsidR="00DF2C63">
        <w:t>)</w:t>
      </w:r>
      <w:r w:rsidR="00D84143">
        <w:rPr>
          <w:rFonts w:hint="eastAsia"/>
        </w:rPr>
        <w:t>.</w:t>
      </w:r>
    </w:p>
    <w:p w14:paraId="2DFDDA0F" w14:textId="29563790" w:rsidR="004B7EBE" w:rsidRDefault="004B7EBE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2</w:t>
      </w:r>
      <w:r>
        <w:rPr>
          <w:rFonts w:hint="eastAsia"/>
        </w:rPr>
        <w:t>：输出</w:t>
      </w:r>
      <w:r w:rsidR="009B360A">
        <w:rPr>
          <w:rFonts w:hint="eastAsia"/>
        </w:rPr>
        <w:t>的</w:t>
      </w:r>
      <w:r>
        <w:rPr>
          <w:rFonts w:hint="eastAsia"/>
        </w:rPr>
        <w:t>气候</w:t>
      </w:r>
      <w:proofErr w:type="gramStart"/>
      <w:r>
        <w:rPr>
          <w:rFonts w:hint="eastAsia"/>
        </w:rPr>
        <w:t>平均态对“真实”</w:t>
      </w:r>
      <w:proofErr w:type="gramEnd"/>
      <w:r>
        <w:rPr>
          <w:rFonts w:hint="eastAsia"/>
        </w:rPr>
        <w:t>原始序列的样本相关</w:t>
      </w:r>
      <w:r w:rsidR="00920812">
        <w:rPr>
          <w:rFonts w:hint="eastAsia"/>
        </w:rPr>
        <w:t>系数</w:t>
      </w:r>
      <w:r w:rsidR="00C03F25">
        <w:rPr>
          <w:rFonts w:hint="eastAsia"/>
        </w:rPr>
        <w:t>和样本均方误差</w:t>
      </w:r>
      <w:r>
        <w:rPr>
          <w:rFonts w:hint="eastAsia"/>
        </w:rPr>
        <w:t>.</w:t>
      </w:r>
    </w:p>
    <w:p w14:paraId="41D97F0C" w14:textId="0753033B" w:rsidR="0029591F" w:rsidRDefault="0029591F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3</w:t>
      </w:r>
      <w:r>
        <w:rPr>
          <w:rFonts w:hint="eastAsia"/>
        </w:rPr>
        <w:t>：</w:t>
      </w:r>
      <w:r w:rsidR="00DE140F">
        <w:rPr>
          <w:rFonts w:hint="eastAsia"/>
        </w:rPr>
        <w:t>气候平均态的</w:t>
      </w:r>
      <w:r>
        <w:rPr>
          <w:rFonts w:hint="eastAsia"/>
        </w:rPr>
        <w:t>交叉验证误差</w:t>
      </w:r>
      <w:r w:rsidR="00F7315D">
        <w:rPr>
          <w:rFonts w:hint="eastAsia"/>
        </w:rPr>
        <w:t>(</w:t>
      </w:r>
      <w:r w:rsidR="00C54A1E">
        <w:t>c</w:t>
      </w:r>
      <w:r w:rsidR="00F7315D" w:rsidRPr="00F7315D">
        <w:t>ross-validated mean squared</w:t>
      </w:r>
      <w:r w:rsidR="00C54A1E">
        <w:t xml:space="preserve"> e</w:t>
      </w:r>
      <w:r w:rsidR="00F7315D" w:rsidRPr="00F7315D">
        <w:t>rror</w:t>
      </w:r>
      <w:r w:rsidR="008F5725">
        <w:t xml:space="preserve">, </w:t>
      </w:r>
      <w:r w:rsidR="00B45302">
        <w:t>CVE</w:t>
      </w:r>
      <w:r w:rsidR="00F7315D">
        <w:t>)</w:t>
      </w:r>
      <w:r>
        <w:rPr>
          <w:rFonts w:hint="eastAsia"/>
        </w:rPr>
        <w:t>.</w:t>
      </w:r>
      <w:r>
        <w:t xml:space="preserve"> </w:t>
      </w:r>
      <w:r w:rsidR="000238BA">
        <w:t>CVE</w:t>
      </w:r>
      <w:r w:rsidR="000238BA">
        <w:rPr>
          <w:rFonts w:hint="eastAsia"/>
        </w:rPr>
        <w:t>定义为：</w:t>
      </w:r>
      <w:r w:rsidR="00D64BA3">
        <w:rPr>
          <w:rFonts w:hint="eastAsia"/>
        </w:rPr>
        <w:t>将</w:t>
      </w:r>
      <w:r w:rsidR="00131AB5">
        <w:rPr>
          <w:rFonts w:hint="eastAsia"/>
        </w:rPr>
        <w:t>原始序列中的</w:t>
      </w:r>
      <w:r w:rsidR="00656146">
        <w:rPr>
          <w:rFonts w:hint="eastAsia"/>
        </w:rPr>
        <w:t>第</w:t>
      </w:r>
      <w:proofErr w:type="spellStart"/>
      <w:r w:rsidR="00656146" w:rsidRPr="00656146">
        <w:rPr>
          <w:rFonts w:hint="eastAsia"/>
          <w:i/>
        </w:rPr>
        <w:t>i</w:t>
      </w:r>
      <w:proofErr w:type="spellEnd"/>
      <w:proofErr w:type="gramStart"/>
      <w:r w:rsidR="00656146">
        <w:rPr>
          <w:rFonts w:hint="eastAsia"/>
        </w:rPr>
        <w:t>年</w:t>
      </w:r>
      <w:r w:rsidR="00B01646">
        <w:rPr>
          <w:rFonts w:hint="eastAsia"/>
        </w:rPr>
        <w:t>数据</w:t>
      </w:r>
      <w:proofErr w:type="gramEnd"/>
      <w:r w:rsidR="00E91D1E">
        <w:rPr>
          <w:rFonts w:hint="eastAsia"/>
        </w:rPr>
        <w:t>作为测试集，其余作为训练集</w:t>
      </w:r>
      <w:r w:rsidR="009A6F42">
        <w:rPr>
          <w:rFonts w:hint="eastAsia"/>
        </w:rPr>
        <w:t>，</w:t>
      </w:r>
      <w:r w:rsidR="003A1974">
        <w:rPr>
          <w:rFonts w:hint="eastAsia"/>
        </w:rPr>
        <w:t>求输出的</w:t>
      </w:r>
      <w:r w:rsidR="00F4784E">
        <w:rPr>
          <w:rFonts w:hint="eastAsia"/>
        </w:rPr>
        <w:t>测试集上</w:t>
      </w:r>
      <w:r w:rsidR="003A1974">
        <w:rPr>
          <w:rFonts w:hint="eastAsia"/>
        </w:rPr>
        <w:t>气候</w:t>
      </w:r>
      <w:proofErr w:type="gramStart"/>
      <w:r w:rsidR="003A1974">
        <w:rPr>
          <w:rFonts w:hint="eastAsia"/>
        </w:rPr>
        <w:t>平均态</w:t>
      </w:r>
      <w:r w:rsidR="00F4784E">
        <w:rPr>
          <w:rFonts w:hint="eastAsia"/>
        </w:rPr>
        <w:t>对真实</w:t>
      </w:r>
      <w:proofErr w:type="gramEnd"/>
      <w:r w:rsidR="00F4784E">
        <w:rPr>
          <w:rFonts w:hint="eastAsia"/>
        </w:rPr>
        <w:t>气候平均态的</w:t>
      </w:r>
      <w:r w:rsidR="00B3565B">
        <w:rPr>
          <w:rFonts w:hint="eastAsia"/>
        </w:rPr>
        <w:t>平</w:t>
      </w:r>
      <w:r w:rsidR="00F4784E">
        <w:rPr>
          <w:rFonts w:hint="eastAsia"/>
        </w:rPr>
        <w:t>方误差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所有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重复</w:t>
      </w:r>
      <w:r w:rsidR="00342B67">
        <w:rPr>
          <w:rFonts w:hint="eastAsia"/>
        </w:rPr>
        <w:t>执行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的平均值</w:t>
      </w:r>
      <w:r w:rsidR="009A6F42">
        <w:rPr>
          <w:rFonts w:hint="eastAsia"/>
        </w:rPr>
        <w:t>.</w:t>
      </w:r>
    </w:p>
    <w:p w14:paraId="00644223" w14:textId="453F865D" w:rsidR="005F1455" w:rsidRDefault="00DB0392" w:rsidP="005F1455">
      <w:pPr>
        <w:pStyle w:val="31"/>
      </w:pPr>
      <w:bookmarkStart w:id="32" w:name="_Toc109554302"/>
      <w:r>
        <w:t>R</w:t>
      </w:r>
      <w:r w:rsidR="00C53553" w:rsidRPr="00CC0B20">
        <w:t>eal</w:t>
      </w:r>
      <w:r w:rsidR="00C53553">
        <w:t xml:space="preserve"> </w:t>
      </w:r>
      <w:r w:rsidR="00C53553" w:rsidRPr="00CC0B20">
        <w:t>time</w:t>
      </w:r>
      <w:r w:rsidR="00C53553">
        <w:t>-</w:t>
      </w:r>
      <w:r w:rsidR="00C53553" w:rsidRPr="00CC0B20">
        <w:t>indices</w:t>
      </w:r>
      <w:bookmarkEnd w:id="32"/>
    </w:p>
    <w:p w14:paraId="41B8BF98" w14:textId="543EA13E" w:rsidR="0096623E" w:rsidRDefault="0096623E" w:rsidP="00961E55">
      <w:pPr>
        <w:pStyle w:val="a2"/>
      </w:pPr>
      <w:r>
        <w:rPr>
          <w:rFonts w:hint="eastAsia"/>
        </w:rPr>
        <w:t>对于实际时间指数，“真实”分量未知</w:t>
      </w:r>
      <w:r w:rsidR="00A9371E">
        <w:rPr>
          <w:rFonts w:hint="eastAsia"/>
        </w:rPr>
        <w:t>.</w:t>
      </w:r>
      <w:r w:rsidR="00A9371E">
        <w:t xml:space="preserve"> </w:t>
      </w:r>
      <w:r w:rsidR="0045536C">
        <w:rPr>
          <w:rFonts w:hint="eastAsia"/>
        </w:rPr>
        <w:t>根据气候平均态的定义，气候平均态</w:t>
      </w:r>
      <w:r w:rsidR="00D26C14">
        <w:rPr>
          <w:rFonts w:hint="eastAsia"/>
        </w:rPr>
        <w:t>应</w:t>
      </w:r>
      <w:r w:rsidR="0045536C">
        <w:rPr>
          <w:rFonts w:hint="eastAsia"/>
        </w:rPr>
        <w:t>最小</w:t>
      </w:r>
      <w:proofErr w:type="gramStart"/>
      <w:r w:rsidR="0045536C">
        <w:rPr>
          <w:rFonts w:hint="eastAsia"/>
        </w:rPr>
        <w:t>化总体</w:t>
      </w:r>
      <w:proofErr w:type="gramEnd"/>
      <w:r w:rsidR="0045536C">
        <w:rPr>
          <w:rFonts w:hint="eastAsia"/>
        </w:rPr>
        <w:t>均方误差</w:t>
      </w:r>
      <w:r w:rsidR="00B80AEC">
        <w:rPr>
          <w:rFonts w:hint="eastAsia"/>
        </w:rPr>
        <w:t>，故</w:t>
      </w:r>
      <w:r w:rsidR="00401553">
        <w:rPr>
          <w:rFonts w:hint="eastAsia"/>
        </w:rPr>
        <w:t>合理</w:t>
      </w:r>
      <w:r w:rsidR="00B80AEC">
        <w:rPr>
          <w:rFonts w:hint="eastAsia"/>
        </w:rPr>
        <w:t>期待方法的输出应</w:t>
      </w:r>
      <w:r w:rsidR="0025298D">
        <w:rPr>
          <w:rFonts w:hint="eastAsia"/>
        </w:rPr>
        <w:t>使得样本均方误差较小</w:t>
      </w:r>
      <w:r w:rsidR="0025298D">
        <w:rPr>
          <w:rFonts w:hint="eastAsia"/>
        </w:rPr>
        <w:t>.</w:t>
      </w:r>
    </w:p>
    <w:p w14:paraId="01BCA75C" w14:textId="45F6F12A" w:rsidR="00DF173C" w:rsidRPr="00DF173C" w:rsidRDefault="00DF173C" w:rsidP="00961E55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4</w:t>
      </w:r>
      <w:r>
        <w:rPr>
          <w:rFonts w:hint="eastAsia"/>
        </w:rPr>
        <w:t>：</w:t>
      </w:r>
      <w:r w:rsidR="00401BC0">
        <w:rPr>
          <w:rFonts w:hint="eastAsia"/>
        </w:rPr>
        <w:t>输出的气候</w:t>
      </w:r>
      <w:proofErr w:type="gramStart"/>
      <w:r w:rsidR="00401BC0">
        <w:rPr>
          <w:rFonts w:hint="eastAsia"/>
        </w:rPr>
        <w:t>平均态对原</w:t>
      </w:r>
      <w:proofErr w:type="gramEnd"/>
      <w:r w:rsidR="00401BC0">
        <w:rPr>
          <w:rFonts w:hint="eastAsia"/>
        </w:rPr>
        <w:t>时间序列的</w:t>
      </w:r>
      <w:r w:rsidR="006D4D2B">
        <w:rPr>
          <w:rFonts w:hint="eastAsia"/>
        </w:rPr>
        <w:t>样本相关系数和</w:t>
      </w:r>
      <w:r w:rsidR="00C022F0">
        <w:rPr>
          <w:rFonts w:hint="eastAsia"/>
        </w:rPr>
        <w:t>样本</w:t>
      </w:r>
      <w:r>
        <w:rPr>
          <w:rFonts w:hint="eastAsia"/>
        </w:rPr>
        <w:t>均方误差</w:t>
      </w:r>
      <w:r>
        <w:rPr>
          <w:rFonts w:hint="eastAsia"/>
        </w:rPr>
        <w:t>.</w:t>
      </w:r>
    </w:p>
    <w:p w14:paraId="5ACA6069" w14:textId="1D4C889B" w:rsidR="00961E55" w:rsidRDefault="005D657A" w:rsidP="00961E55">
      <w:pPr>
        <w:pStyle w:val="a2"/>
      </w:pPr>
      <w:r>
        <w:rPr>
          <w:rFonts w:hint="eastAsia"/>
        </w:rPr>
        <w:t>指标</w:t>
      </w:r>
      <w:r w:rsidR="00DF173C">
        <w:t>5</w:t>
      </w:r>
      <w:r>
        <w:rPr>
          <w:rFonts w:hint="eastAsia"/>
        </w:rPr>
        <w:t>：</w:t>
      </w:r>
      <w:r w:rsidR="008811A2">
        <w:rPr>
          <w:rFonts w:hint="eastAsia"/>
        </w:rPr>
        <w:t>输出的气候</w:t>
      </w:r>
      <w:proofErr w:type="gramStart"/>
      <w:r w:rsidR="008811A2">
        <w:rPr>
          <w:rFonts w:hint="eastAsia"/>
        </w:rPr>
        <w:t>平均态对原</w:t>
      </w:r>
      <w:proofErr w:type="gramEnd"/>
      <w:r w:rsidR="008811A2">
        <w:rPr>
          <w:rFonts w:hint="eastAsia"/>
        </w:rPr>
        <w:t>时间序列的</w:t>
      </w:r>
      <w:r>
        <w:rPr>
          <w:rFonts w:hint="eastAsia"/>
        </w:rPr>
        <w:t>交叉验证误差</w:t>
      </w:r>
      <w:r w:rsidR="008811A2">
        <w:rPr>
          <w:rFonts w:hint="eastAsia"/>
        </w:rPr>
        <w:t>CVE</w:t>
      </w:r>
      <w:r>
        <w:rPr>
          <w:rFonts w:hint="eastAsia"/>
        </w:rPr>
        <w:t>.</w:t>
      </w:r>
      <w:r w:rsidR="008811A2">
        <w:t xml:space="preserve"> </w:t>
      </w:r>
      <w:r w:rsidR="008811A2">
        <w:rPr>
          <w:rFonts w:hint="eastAsia"/>
        </w:rPr>
        <w:t>CVE</w:t>
      </w:r>
      <w:r w:rsidR="00B80F42">
        <w:rPr>
          <w:rFonts w:hint="eastAsia"/>
        </w:rPr>
        <w:t>的</w:t>
      </w:r>
      <w:r w:rsidR="008811A2">
        <w:rPr>
          <w:rFonts w:hint="eastAsia"/>
        </w:rPr>
        <w:t>定义类比指标</w:t>
      </w:r>
      <w:r w:rsidR="008811A2">
        <w:rPr>
          <w:rFonts w:hint="eastAsia"/>
        </w:rPr>
        <w:t>3</w:t>
      </w:r>
      <w:r w:rsidR="008811A2">
        <w:t>.</w:t>
      </w:r>
    </w:p>
    <w:p w14:paraId="1C2157A9" w14:textId="77777777" w:rsidR="00F4662A" w:rsidRDefault="00F4662A" w:rsidP="00961E55">
      <w:pPr>
        <w:pStyle w:val="a2"/>
      </w:pPr>
    </w:p>
    <w:p w14:paraId="1811DB1D" w14:textId="77777777" w:rsidR="00F4662A" w:rsidRDefault="00F4662A" w:rsidP="00961E55">
      <w:pPr>
        <w:pStyle w:val="a2"/>
        <w:sectPr w:rsidR="00F4662A" w:rsidSect="00DB61C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F54C896" w14:textId="5B2ED285" w:rsidR="00482DF8" w:rsidRDefault="00482DF8" w:rsidP="00482DF8">
      <w:pPr>
        <w:pStyle w:val="1"/>
        <w:spacing w:before="156" w:after="156"/>
      </w:pPr>
      <w:bookmarkStart w:id="33" w:name="_Toc109554303"/>
      <w:r>
        <w:rPr>
          <w:rFonts w:hint="eastAsia"/>
        </w:rPr>
        <w:lastRenderedPageBreak/>
        <w:t>R</w:t>
      </w:r>
      <w:r>
        <w:t>esults</w:t>
      </w:r>
      <w:bookmarkEnd w:id="33"/>
    </w:p>
    <w:p w14:paraId="71CA28C8" w14:textId="172C0284" w:rsidR="00CB0F0A" w:rsidRDefault="00CB0F0A" w:rsidP="00CB0F0A">
      <w:pPr>
        <w:pStyle w:val="21"/>
      </w:pPr>
      <w:bookmarkStart w:id="34" w:name="_Toc109554304"/>
      <w:r>
        <w:rPr>
          <w:rFonts w:hint="eastAsia"/>
        </w:rPr>
        <w:t>I</w:t>
      </w:r>
      <w:r w:rsidRPr="00516210">
        <w:t xml:space="preserve">dealized </w:t>
      </w:r>
      <w:r w:rsidR="005F090A">
        <w:rPr>
          <w:rFonts w:hint="eastAsia"/>
        </w:rPr>
        <w:t>exp</w:t>
      </w:r>
      <w:r w:rsidR="005F090A">
        <w:t>eriments</w:t>
      </w:r>
      <w:bookmarkEnd w:id="34"/>
    </w:p>
    <w:p w14:paraId="0E694C5C" w14:textId="1E35B34A" w:rsidR="00677607" w:rsidRPr="00677607" w:rsidRDefault="00DB0392" w:rsidP="00677607">
      <w:pPr>
        <w:pStyle w:val="31"/>
      </w:pPr>
      <w:bookmarkStart w:id="35" w:name="_Toc109554305"/>
      <w:r>
        <w:t>C</w:t>
      </w:r>
      <w:r w:rsidR="003B4874">
        <w:t>lassical de</w:t>
      </w:r>
      <w:r w:rsidR="00677607">
        <w:t>composition results</w:t>
      </w:r>
      <w:bookmarkEnd w:id="35"/>
    </w:p>
    <w:p w14:paraId="1611B0AE" w14:textId="500A5AC0" w:rsidR="00006A98" w:rsidRDefault="00D91864" w:rsidP="0044528D">
      <w:pPr>
        <w:pStyle w:val="afffff9"/>
      </w:pPr>
      <w:r>
        <w:drawing>
          <wp:inline distT="0" distB="0" distL="0" distR="0" wp14:anchorId="65884DB5" wp14:editId="5DD665D9">
            <wp:extent cx="5058408" cy="3842049"/>
            <wp:effectExtent l="0" t="0" r="9525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08" cy="38420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484693" w14:textId="09196D29" w:rsidR="00D91864" w:rsidRDefault="001F7A57" w:rsidP="006E13D3">
      <w:pPr>
        <w:pStyle w:val="afd"/>
        <w:spacing w:after="156"/>
      </w:pPr>
      <w:r>
        <w:rPr>
          <w:rFonts w:hint="eastAsia"/>
        </w:rPr>
        <w:t>图</w:t>
      </w:r>
      <w:r w:rsidR="006E13D3">
        <w:fldChar w:fldCharType="begin"/>
      </w:r>
      <w:r w:rsidR="006E13D3">
        <w:instrText xml:space="preserve"> </w:instrText>
      </w:r>
      <w:r w:rsidR="006E13D3">
        <w:rPr>
          <w:rFonts w:hint="eastAsia"/>
        </w:rPr>
        <w:instrText>SEQ Figure \* ARABIC</w:instrText>
      </w:r>
      <w:r w:rsidR="006E13D3">
        <w:instrText xml:space="preserve"> </w:instrText>
      </w:r>
      <w:r w:rsidR="006E13D3">
        <w:fldChar w:fldCharType="separate"/>
      </w:r>
      <w:r w:rsidR="00563892">
        <w:rPr>
          <w:noProof/>
        </w:rPr>
        <w:t>1</w:t>
      </w:r>
      <w:r w:rsidR="006E13D3">
        <w:fldChar w:fldCharType="end"/>
      </w:r>
      <w:r w:rsidR="006E13D3"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. </w:t>
      </w:r>
      <w:r w:rsidR="00BC33E0">
        <w:rPr>
          <w:rFonts w:hint="eastAsia"/>
        </w:rPr>
        <w:t>理想时间序列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由</w:t>
      </w:r>
      <w:r w:rsidR="00E435B5">
        <w:rPr>
          <w:rFonts w:hint="eastAsia"/>
        </w:rPr>
        <w:t>线性</w:t>
      </w:r>
      <w:r w:rsidR="00456A5C">
        <w:rPr>
          <w:rFonts w:hint="eastAsia"/>
        </w:rPr>
        <w:t>趋势、以</w:t>
      </w:r>
      <w:r w:rsidR="00456A5C">
        <w:t>12</w:t>
      </w:r>
      <w:r w:rsidR="00456A5C">
        <w:rPr>
          <w:rFonts w:hint="eastAsia"/>
        </w:rPr>
        <w:t>个月为周期的</w:t>
      </w:r>
      <w:r w:rsidR="00456A5C">
        <w:t>seasonal components</w:t>
      </w:r>
      <w:r w:rsidR="00456A5C">
        <w:rPr>
          <w:rFonts w:hint="eastAsia"/>
        </w:rPr>
        <w:t>和</w:t>
      </w:r>
      <w:r w:rsidR="00456A5C">
        <w:rPr>
          <w:rFonts w:hint="eastAsia"/>
        </w:rPr>
        <w:t>Gauss</w:t>
      </w:r>
      <w:r w:rsidR="00456A5C">
        <w:t xml:space="preserve">ian </w:t>
      </w:r>
      <w:r w:rsidR="00456A5C">
        <w:rPr>
          <w:rFonts w:hint="eastAsia"/>
        </w:rPr>
        <w:t>noise</w:t>
      </w:r>
      <w:r w:rsidR="00456A5C">
        <w:rPr>
          <w:rFonts w:hint="eastAsia"/>
        </w:rPr>
        <w:t>组成</w:t>
      </w:r>
      <w:r w:rsidR="00BC33E0">
        <w:rPr>
          <w:rFonts w:hint="eastAsia"/>
        </w:rPr>
        <w:t>，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中</w:t>
      </w:r>
      <w:r w:rsidR="00BC33E0">
        <w:rPr>
          <w:rFonts w:hint="eastAsia"/>
        </w:rPr>
        <w:t>红</w:t>
      </w:r>
      <w:proofErr w:type="gramStart"/>
      <w:r w:rsidR="00BC33E0">
        <w:rPr>
          <w:rFonts w:hint="eastAsia"/>
        </w:rPr>
        <w:t>线</w:t>
      </w:r>
      <w:r w:rsidR="00456A5C">
        <w:rPr>
          <w:rFonts w:hint="eastAsia"/>
        </w:rPr>
        <w:t>展示</w:t>
      </w:r>
      <w:proofErr w:type="gramEnd"/>
      <w:r w:rsidR="00915402">
        <w:rPr>
          <w:rFonts w:hint="eastAsia"/>
        </w:rPr>
        <w:t>其</w:t>
      </w:r>
      <w:r w:rsidR="00BC33E0">
        <w:rPr>
          <w:rFonts w:hint="eastAsia"/>
        </w:rPr>
        <w:t>t</w:t>
      </w:r>
      <w:r w:rsidR="00BC33E0">
        <w:t>rend</w:t>
      </w:r>
      <w:r w:rsidR="00BC33E0">
        <w:rPr>
          <w:rFonts w:hint="eastAsia"/>
        </w:rPr>
        <w:t>分量</w:t>
      </w:r>
      <w:r w:rsidR="00BC33E0">
        <w:rPr>
          <w:rFonts w:hint="eastAsia"/>
        </w:rPr>
        <w:t>.</w:t>
      </w:r>
      <w:r w:rsidR="002E4A1E">
        <w:t xml:space="preserve"> </w:t>
      </w:r>
      <w:r w:rsidR="00E9295A">
        <w:rPr>
          <w:rFonts w:hint="eastAsia"/>
        </w:rPr>
        <w:t>用三类方法分解出的</w:t>
      </w:r>
      <w:r w:rsidR="00E9295A">
        <w:rPr>
          <w:rFonts w:hint="eastAsia"/>
        </w:rPr>
        <w:t>t</w:t>
      </w:r>
      <w:r w:rsidR="00E9295A">
        <w:t>rend</w:t>
      </w:r>
      <w:r w:rsidR="00E9295A">
        <w:rPr>
          <w:rFonts w:hint="eastAsia"/>
        </w:rPr>
        <w:t>分量示于</w:t>
      </w:r>
      <w:r w:rsidR="00E9295A">
        <w:rPr>
          <w:rFonts w:hint="eastAsia"/>
        </w:rPr>
        <w:t>(</w:t>
      </w:r>
      <w:r w:rsidR="00E9295A">
        <w:t>b)</w:t>
      </w:r>
      <w:r w:rsidR="00AD3140">
        <w:rPr>
          <w:rFonts w:hint="eastAsia"/>
        </w:rPr>
        <w:t>，</w:t>
      </w:r>
      <w:r w:rsidR="00CF57A7">
        <w:rPr>
          <w:rFonts w:hint="eastAsia"/>
        </w:rPr>
        <w:t>Residual</w:t>
      </w:r>
      <w:r w:rsidR="00CF57A7">
        <w:rPr>
          <w:rFonts w:hint="eastAsia"/>
        </w:rPr>
        <w:t>分量示于</w:t>
      </w:r>
      <w:r w:rsidR="00CF57A7">
        <w:rPr>
          <w:rFonts w:hint="eastAsia"/>
        </w:rPr>
        <w:t>(</w:t>
      </w:r>
      <w:r w:rsidR="00CF57A7">
        <w:t>c)</w:t>
      </w:r>
      <w:r w:rsidR="00CF57A7">
        <w:rPr>
          <w:rFonts w:hint="eastAsia"/>
        </w:rPr>
        <w:t>，</w:t>
      </w:r>
      <w:r w:rsidR="00CF57A7">
        <w:rPr>
          <w:rFonts w:hint="eastAsia"/>
        </w:rPr>
        <w:t>s</w:t>
      </w:r>
      <w:r w:rsidR="00CF57A7">
        <w:t>easonal components</w:t>
      </w:r>
      <w:r w:rsidR="00CF57A7">
        <w:rPr>
          <w:rFonts w:hint="eastAsia"/>
        </w:rPr>
        <w:t>示于</w:t>
      </w:r>
      <w:r w:rsidR="00CF57A7">
        <w:rPr>
          <w:rFonts w:hint="eastAsia"/>
        </w:rPr>
        <w:t>(</w:t>
      </w:r>
      <w:r w:rsidR="00CF57A7">
        <w:t>d).</w:t>
      </w:r>
    </w:p>
    <w:p w14:paraId="5A05D712" w14:textId="47B4208B" w:rsidR="00394C5F" w:rsidRDefault="0023630B" w:rsidP="0044528D">
      <w:pPr>
        <w:pStyle w:val="afffff9"/>
      </w:pPr>
      <w:r>
        <w:lastRenderedPageBreak/>
        <w:drawing>
          <wp:inline distT="0" distB="0" distL="0" distR="0" wp14:anchorId="47DC3885" wp14:editId="09557306">
            <wp:extent cx="5058408" cy="3842049"/>
            <wp:effectExtent l="0" t="0" r="9525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08" cy="38420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3EE638" w14:textId="308D4A1B" w:rsidR="0023630B" w:rsidRDefault="00820D8D" w:rsidP="0023630B">
      <w:pPr>
        <w:pStyle w:val="afd"/>
        <w:spacing w:after="156"/>
      </w:pPr>
      <w:bookmarkStart w:id="36" w:name="_Hlk10829657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2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E64ED">
        <w:t>2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E64ED">
        <w:rPr>
          <w:rFonts w:hint="eastAsia"/>
        </w:rPr>
        <w:t>二次</w:t>
      </w:r>
      <w:r w:rsidR="0099732B">
        <w:rPr>
          <w:rFonts w:hint="eastAsia"/>
        </w:rPr>
        <w:t>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>
        <w:rPr>
          <w:rFonts w:hint="eastAsia"/>
        </w:rPr>
        <w:t>Gauss</w:t>
      </w:r>
      <w:r>
        <w:t xml:space="preserve">ian </w:t>
      </w:r>
      <w:r>
        <w:rPr>
          <w:rFonts w:hint="eastAsia"/>
        </w:rPr>
        <w:t>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 w:rsidR="0056154E">
        <w:rPr>
          <w:rFonts w:hint="eastAsia"/>
        </w:rPr>
        <w:t>r</w:t>
      </w:r>
      <w:r>
        <w:rPr>
          <w:rFonts w:hint="eastAsia"/>
        </w:rPr>
        <w:t>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  <w:bookmarkEnd w:id="36"/>
    </w:p>
    <w:p w14:paraId="64515F91" w14:textId="21F405B5" w:rsidR="0023630B" w:rsidRDefault="001E2A73" w:rsidP="0044528D">
      <w:pPr>
        <w:pStyle w:val="afffff9"/>
      </w:pPr>
      <w:r>
        <w:rPr>
          <w:rFonts w:hint="eastAsia"/>
        </w:rPr>
        <w:drawing>
          <wp:inline distT="0" distB="0" distL="0" distR="0" wp14:anchorId="5B1112FF" wp14:editId="61F3695A">
            <wp:extent cx="5058927" cy="3842443"/>
            <wp:effectExtent l="0" t="0" r="889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deal_2_1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BBAB6" w14:textId="431A8821" w:rsidR="001E2A73" w:rsidRDefault="001E2A73" w:rsidP="001E2A7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3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3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32264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 w:rsidR="00EA3B06">
        <w:rPr>
          <w:rFonts w:hint="eastAsia"/>
        </w:rPr>
        <w:lastRenderedPageBreak/>
        <w:t>以</w:t>
      </w:r>
      <w:r w:rsidR="00EA3B06">
        <w:rPr>
          <w:rFonts w:hint="eastAsia"/>
        </w:rPr>
        <w:t>4</w:t>
      </w:r>
      <w:r w:rsidR="00EA3B06">
        <w:t>.3</w:t>
      </w:r>
      <w:r w:rsidR="00EA3B06">
        <w:rPr>
          <w:rFonts w:hint="eastAsia"/>
        </w:rPr>
        <w:t>年为周期的</w:t>
      </w:r>
      <w:r w:rsidR="00EA3B06">
        <w:rPr>
          <w:rFonts w:hint="eastAsia"/>
        </w:rPr>
        <w:t>i</w:t>
      </w:r>
      <w:r w:rsidR="00EA3B06">
        <w:t>nter-annual</w:t>
      </w:r>
      <w:r w:rsidR="00EA3B06">
        <w:rPr>
          <w:rFonts w:hint="eastAsia"/>
        </w:rPr>
        <w:t>变率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8D5F07" w14:textId="28AEB551" w:rsidR="00D33164" w:rsidRDefault="00D33164" w:rsidP="0044528D">
      <w:pPr>
        <w:pStyle w:val="afffff9"/>
      </w:pPr>
      <w:r>
        <w:rPr>
          <w:rFonts w:hint="eastAsia"/>
        </w:rPr>
        <w:drawing>
          <wp:inline distT="0" distB="0" distL="0" distR="0" wp14:anchorId="17EF5624" wp14:editId="66763C34">
            <wp:extent cx="5058927" cy="3842443"/>
            <wp:effectExtent l="0" t="0" r="889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deal_2_2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ED8EC" w14:textId="42659883" w:rsidR="00D33164" w:rsidRPr="0023630B" w:rsidRDefault="00D33164" w:rsidP="00D3316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4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4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DC0B6A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6EAE14" w14:textId="2F132C2F" w:rsidR="00D33164" w:rsidRDefault="001B49BE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0D06896C" wp14:editId="6DDD90F9">
            <wp:extent cx="5058927" cy="3842443"/>
            <wp:effectExtent l="0" t="0" r="8890" b="571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deal_3_1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BA121" w14:textId="1F757C16" w:rsidR="001B49BE" w:rsidRPr="0023630B" w:rsidRDefault="001B49BE" w:rsidP="001B49BE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5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5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311A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 w:rsidR="0073098F">
        <w:rPr>
          <w:rFonts w:hint="eastAsia"/>
        </w:rPr>
        <w:t>、</w:t>
      </w:r>
      <w:r>
        <w:rPr>
          <w:rFonts w:hint="eastAsia"/>
        </w:rPr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</w:t>
      </w:r>
      <w:r w:rsidR="0073098F">
        <w:rPr>
          <w:rFonts w:hint="eastAsia"/>
        </w:rPr>
        <w:t>和</w:t>
      </w:r>
      <w:r w:rsidR="008D3F99">
        <w:rPr>
          <w:rFonts w:hint="eastAsia"/>
        </w:rPr>
        <w:t>Gaussian</w:t>
      </w:r>
      <w:r w:rsidR="008D3F99"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D92CAE3" w14:textId="7BABC9B7" w:rsidR="001B49BE" w:rsidRDefault="00671619" w:rsidP="0044528D">
      <w:pPr>
        <w:pStyle w:val="afffff9"/>
      </w:pPr>
      <w:r>
        <w:rPr>
          <w:rFonts w:hint="eastAsia"/>
        </w:rPr>
        <w:drawing>
          <wp:inline distT="0" distB="0" distL="0" distR="0" wp14:anchorId="471620E6" wp14:editId="7DE710EF">
            <wp:extent cx="5058927" cy="3842443"/>
            <wp:effectExtent l="0" t="0" r="8890" b="571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deal_3_2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BF8AF" w14:textId="622979A0" w:rsidR="00671619" w:rsidRPr="0023630B" w:rsidRDefault="00671619" w:rsidP="00671619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6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B4F1F">
        <w:t>6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二次多项式趋势、以</w:t>
      </w:r>
      <w:r>
        <w:t>12</w:t>
      </w:r>
      <w:r>
        <w:rPr>
          <w:rFonts w:hint="eastAsia"/>
        </w:rPr>
        <w:t>个月为周期的</w:t>
      </w:r>
      <w:r>
        <w:t xml:space="preserve">seasonal </w:t>
      </w:r>
      <w:r>
        <w:lastRenderedPageBreak/>
        <w:t>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866677F" w14:textId="1DF6F702" w:rsidR="00671619" w:rsidRDefault="0079175C" w:rsidP="0044528D">
      <w:pPr>
        <w:pStyle w:val="afffff9"/>
      </w:pPr>
      <w:r>
        <w:rPr>
          <w:rFonts w:hint="eastAsia"/>
        </w:rPr>
        <w:drawing>
          <wp:inline distT="0" distB="0" distL="0" distR="0" wp14:anchorId="2E5048F7" wp14:editId="6C85C55D">
            <wp:extent cx="5058927" cy="3842443"/>
            <wp:effectExtent l="0" t="0" r="8890" b="571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deal_4_1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41A77" w14:textId="3D3755EB" w:rsidR="0079175C" w:rsidRPr="0023630B" w:rsidRDefault="0079175C" w:rsidP="0079175C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7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7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495C27">
        <w:rPr>
          <w:rFonts w:hint="eastAsia"/>
        </w:rPr>
        <w:t>剧烈的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66ED787" w14:textId="464B2FEB" w:rsidR="0079175C" w:rsidRDefault="00B94E53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283CDD15" wp14:editId="0F5E196B">
            <wp:extent cx="5058927" cy="3842443"/>
            <wp:effectExtent l="0" t="0" r="8890" b="571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deal_4_2.pn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68D84" w14:textId="5B897C97" w:rsidR="00B94E53" w:rsidRPr="0023630B" w:rsidRDefault="008735C3" w:rsidP="00B94E53">
      <w:pPr>
        <w:pStyle w:val="afd"/>
        <w:spacing w:after="156"/>
      </w:pPr>
      <w:bookmarkStart w:id="37" w:name="_Ref10955813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8</w:t>
      </w:r>
      <w:r>
        <w:fldChar w:fldCharType="end"/>
      </w:r>
      <w:bookmarkEnd w:id="37"/>
      <w:r w:rsidR="00B94E53">
        <w:t xml:space="preserve">  </w:t>
      </w:r>
      <w:r w:rsidR="00B94E53">
        <w:rPr>
          <w:rFonts w:hint="eastAsia"/>
        </w:rPr>
        <w:t>理想试验</w:t>
      </w:r>
      <w:r w:rsidR="00B94E53">
        <w:rPr>
          <w:rFonts w:hint="eastAsia"/>
        </w:rPr>
        <w:t>C</w:t>
      </w:r>
      <w:r w:rsidR="00B94E53">
        <w:t xml:space="preserve">ase 8. </w:t>
      </w:r>
      <w:r w:rsidR="00B94E53">
        <w:rPr>
          <w:rFonts w:hint="eastAsia"/>
        </w:rPr>
        <w:t>理想时间序列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由剧烈的二次多项式趋势、以</w:t>
      </w:r>
      <w:r w:rsidR="00B94E53">
        <w:t>12</w:t>
      </w:r>
      <w:r w:rsidR="00B94E53">
        <w:rPr>
          <w:rFonts w:hint="eastAsia"/>
        </w:rPr>
        <w:t>个月为周期的</w:t>
      </w:r>
      <w:r w:rsidR="00B94E53">
        <w:t>seasonal components</w:t>
      </w:r>
      <w:r w:rsidR="00B94E53">
        <w:rPr>
          <w:rFonts w:hint="eastAsia"/>
        </w:rPr>
        <w:t>、以</w:t>
      </w:r>
      <w:r w:rsidR="00B94E53">
        <w:rPr>
          <w:rFonts w:hint="eastAsia"/>
        </w:rPr>
        <w:t>4</w:t>
      </w:r>
      <w:r w:rsidR="00B94E53">
        <w:t>.3</w:t>
      </w:r>
      <w:r w:rsidR="00B94E53">
        <w:rPr>
          <w:rFonts w:hint="eastAsia"/>
        </w:rPr>
        <w:t>年为周期的</w:t>
      </w:r>
      <w:r w:rsidR="00B94E53">
        <w:rPr>
          <w:rFonts w:hint="eastAsia"/>
        </w:rPr>
        <w:t>i</w:t>
      </w:r>
      <w:r w:rsidR="00B94E53">
        <w:t>nter-annual</w:t>
      </w:r>
      <w:r w:rsidR="00B94E53">
        <w:rPr>
          <w:rFonts w:hint="eastAsia"/>
        </w:rPr>
        <w:t>变率和</w:t>
      </w:r>
      <w:r w:rsidR="00B94E53">
        <w:rPr>
          <w:rFonts w:hint="eastAsia"/>
        </w:rPr>
        <w:t>Gaussian</w:t>
      </w:r>
      <w:r w:rsidR="00B94E53">
        <w:t xml:space="preserve"> noise</w:t>
      </w:r>
      <w:r w:rsidR="00B94E53">
        <w:rPr>
          <w:rFonts w:hint="eastAsia"/>
        </w:rPr>
        <w:t>组成，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中红</w:t>
      </w:r>
      <w:proofErr w:type="gramStart"/>
      <w:r w:rsidR="00B94E53">
        <w:rPr>
          <w:rFonts w:hint="eastAsia"/>
        </w:rPr>
        <w:t>线展示</w:t>
      </w:r>
      <w:proofErr w:type="gramEnd"/>
      <w:r w:rsidR="00B94E53">
        <w:rPr>
          <w:rFonts w:hint="eastAsia"/>
        </w:rPr>
        <w:t>其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</w:t>
      </w:r>
      <w:r w:rsidR="00B94E53">
        <w:rPr>
          <w:rFonts w:hint="eastAsia"/>
        </w:rPr>
        <w:t>.</w:t>
      </w:r>
      <w:r w:rsidR="00B94E53">
        <w:t xml:space="preserve"> </w:t>
      </w:r>
      <w:r w:rsidR="00B94E53">
        <w:rPr>
          <w:rFonts w:hint="eastAsia"/>
        </w:rPr>
        <w:t>用三类方法分解出的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b)</w:t>
      </w:r>
      <w:r w:rsidR="00B94E53">
        <w:rPr>
          <w:rFonts w:hint="eastAsia"/>
        </w:rPr>
        <w:t>，</w:t>
      </w:r>
      <w:r w:rsidR="00B94E53">
        <w:rPr>
          <w:rFonts w:hint="eastAsia"/>
        </w:rPr>
        <w:t>residual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c)</w:t>
      </w:r>
      <w:r w:rsidR="00B94E53">
        <w:rPr>
          <w:rFonts w:hint="eastAsia"/>
        </w:rPr>
        <w:t>，</w:t>
      </w:r>
      <w:r w:rsidR="00B94E53">
        <w:rPr>
          <w:rFonts w:hint="eastAsia"/>
        </w:rPr>
        <w:t>s</w:t>
      </w:r>
      <w:r w:rsidR="00B94E53">
        <w:t>easonal components</w:t>
      </w:r>
      <w:r w:rsidR="00B94E53">
        <w:rPr>
          <w:rFonts w:hint="eastAsia"/>
        </w:rPr>
        <w:t>示于</w:t>
      </w:r>
      <w:r w:rsidR="00B94E53">
        <w:rPr>
          <w:rFonts w:hint="eastAsia"/>
        </w:rPr>
        <w:t>(</w:t>
      </w:r>
      <w:r w:rsidR="00B94E53">
        <w:t>d).</w:t>
      </w:r>
    </w:p>
    <w:p w14:paraId="4D7A1FCA" w14:textId="2732A650" w:rsidR="00B94E53" w:rsidRDefault="008735C3" w:rsidP="0044528D">
      <w:pPr>
        <w:pStyle w:val="afffff9"/>
      </w:pPr>
      <w:r>
        <w:rPr>
          <w:rFonts w:hint="eastAsia"/>
        </w:rPr>
        <w:drawing>
          <wp:inline distT="0" distB="0" distL="0" distR="0" wp14:anchorId="3EEAB96F" wp14:editId="717201AC">
            <wp:extent cx="5058927" cy="3842443"/>
            <wp:effectExtent l="0" t="0" r="8890" b="571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deal_5_1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16F62" w14:textId="03B7C37D" w:rsidR="008735C3" w:rsidRPr="0023630B" w:rsidRDefault="008735C3" w:rsidP="008735C3">
      <w:pPr>
        <w:pStyle w:val="afd"/>
        <w:spacing w:after="156"/>
      </w:pPr>
      <w:bookmarkStart w:id="38" w:name="_Ref109484148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9</w:t>
      </w:r>
      <w:r>
        <w:fldChar w:fldCharType="end"/>
      </w:r>
      <w:bookmarkEnd w:id="38"/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9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线性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</w:t>
      </w:r>
      <w:r>
        <w:rPr>
          <w:rFonts w:hint="eastAsia"/>
        </w:rPr>
        <w:lastRenderedPageBreak/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D230701" w14:textId="0E065875" w:rsidR="008735C3" w:rsidRDefault="008D2752" w:rsidP="0044528D">
      <w:pPr>
        <w:pStyle w:val="afffff9"/>
      </w:pPr>
      <w:r>
        <w:rPr>
          <w:rFonts w:hint="eastAsia"/>
        </w:rPr>
        <w:drawing>
          <wp:inline distT="0" distB="0" distL="0" distR="0" wp14:anchorId="75277561" wp14:editId="23C5E94A">
            <wp:extent cx="5058927" cy="3842443"/>
            <wp:effectExtent l="0" t="0" r="8890" b="571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deal_5_2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5AC24" w14:textId="61F50AE9" w:rsidR="008D2752" w:rsidRPr="0023630B" w:rsidRDefault="008D2752" w:rsidP="008D2752">
      <w:pPr>
        <w:pStyle w:val="afd"/>
        <w:spacing w:after="156"/>
      </w:pPr>
      <w:bookmarkStart w:id="39" w:name="_Ref10948415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10</w:t>
      </w:r>
      <w:r>
        <w:fldChar w:fldCharType="end"/>
      </w:r>
      <w:bookmarkEnd w:id="39"/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0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677AF5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47C3BC6" w14:textId="5B157E19" w:rsidR="008D2752" w:rsidRDefault="001A15DA" w:rsidP="00AF2D73">
      <w:pPr>
        <w:pStyle w:val="31"/>
      </w:pPr>
      <w:bookmarkStart w:id="40" w:name="_Toc109554306"/>
      <w:r>
        <w:t>C</w:t>
      </w:r>
      <w:r w:rsidR="00AF2D73">
        <w:t>omparison of different methods</w:t>
      </w:r>
      <w:bookmarkEnd w:id="40"/>
    </w:p>
    <w:p w14:paraId="68B218E3" w14:textId="37796AE4" w:rsidR="00BB60E1" w:rsidRDefault="001E1170" w:rsidP="00436F32">
      <w:pPr>
        <w:pStyle w:val="a2"/>
        <w:rPr>
          <w:kern w:val="0"/>
        </w:rPr>
      </w:pPr>
      <w:r>
        <w:rPr>
          <w:rFonts w:hint="eastAsia"/>
          <w:kern w:val="0"/>
        </w:rPr>
        <w:t>M-2S</w:t>
      </w:r>
      <w:r>
        <w:rPr>
          <w:rFonts w:hint="eastAsia"/>
          <w:kern w:val="0"/>
        </w:rPr>
        <w:t>方法在</w:t>
      </w:r>
      <w:r w:rsidR="00DE32DB">
        <w:rPr>
          <w:rFonts w:hint="eastAsia"/>
          <w:kern w:val="0"/>
        </w:rPr>
        <w:t>有噪声</w:t>
      </w:r>
      <w:r>
        <w:rPr>
          <w:rFonts w:hint="eastAsia"/>
          <w:kern w:val="0"/>
        </w:rPr>
        <w:t>（对应</w:t>
      </w:r>
      <w:r w:rsidR="00DE32DB">
        <w:rPr>
          <w:rFonts w:hint="eastAsia"/>
          <w:kern w:val="0"/>
        </w:rPr>
        <w:t>算例</w:t>
      </w:r>
      <w:r w:rsidR="00DE32DB">
        <w:rPr>
          <w:rFonts w:hint="eastAsia"/>
          <w:kern w:val="0"/>
        </w:rPr>
        <w:t>C</w:t>
      </w:r>
      <w:r w:rsidR="00DE32DB">
        <w:rPr>
          <w:kern w:val="0"/>
        </w:rPr>
        <w:t>1, 2, 5, 6, 7, 8, 9, 10</w:t>
      </w:r>
      <w:r>
        <w:rPr>
          <w:rFonts w:hint="eastAsia"/>
          <w:kern w:val="0"/>
        </w:rPr>
        <w:t>）时，在</w:t>
      </w:r>
      <w:r w:rsidR="00B3671D">
        <w:rPr>
          <w:rFonts w:hint="eastAsia"/>
          <w:kern w:val="0"/>
        </w:rPr>
        <w:t>特定指标（</w:t>
      </w:r>
      <w:r w:rsidR="00847BD6">
        <w:rPr>
          <w:rFonts w:hint="eastAsia"/>
          <w:kern w:val="0"/>
        </w:rPr>
        <w:t>RMSE</w:t>
      </w:r>
      <w:r w:rsidR="00847BD6">
        <w:rPr>
          <w:kern w:val="0"/>
        </w:rPr>
        <w:t>, CVE</w:t>
      </w:r>
      <w:r w:rsidR="00B3671D">
        <w:rPr>
          <w:rFonts w:hint="eastAsia"/>
          <w:kern w:val="0"/>
        </w:rPr>
        <w:t>）</w:t>
      </w:r>
      <w:r>
        <w:rPr>
          <w:rFonts w:hint="eastAsia"/>
          <w:kern w:val="0"/>
        </w:rPr>
        <w:t>上略优于其他</w:t>
      </w:r>
      <w:r>
        <w:rPr>
          <w:rFonts w:hint="eastAsia"/>
          <w:kern w:val="0"/>
        </w:rPr>
        <w:t>M-1, M-2</w:t>
      </w:r>
      <w:r>
        <w:rPr>
          <w:rFonts w:hint="eastAsia"/>
          <w:kern w:val="0"/>
        </w:rPr>
        <w:t>方法，但不及当全局模型选择正确时的</w:t>
      </w:r>
      <w:r>
        <w:rPr>
          <w:rFonts w:hint="eastAsia"/>
          <w:kern w:val="0"/>
        </w:rPr>
        <w:t>M-3</w:t>
      </w:r>
      <w:r>
        <w:rPr>
          <w:rFonts w:hint="eastAsia"/>
          <w:kern w:val="0"/>
        </w:rPr>
        <w:t>系列方法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422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1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27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2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34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3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386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7F663D">
        <w:rPr>
          <w:rFonts w:hint="eastAsia"/>
          <w:kern w:val="0"/>
        </w:rPr>
        <w:t>.</w:t>
      </w:r>
    </w:p>
    <w:p w14:paraId="0F86332F" w14:textId="5A93D501" w:rsidR="00B25F9E" w:rsidRDefault="001E1170" w:rsidP="00436F32">
      <w:pPr>
        <w:pStyle w:val="a2"/>
        <w:rPr>
          <w:kern w:val="0"/>
        </w:rPr>
      </w:pPr>
      <w:r>
        <w:rPr>
          <w:rFonts w:hint="eastAsia"/>
          <w:kern w:val="0"/>
        </w:rPr>
        <w:t>M-1A</w:t>
      </w:r>
      <w:r>
        <w:rPr>
          <w:rFonts w:hint="eastAsia"/>
          <w:kern w:val="0"/>
        </w:rPr>
        <w:t>方法在长期趋势剧烈（对应算例</w:t>
      </w:r>
      <w:r>
        <w:rPr>
          <w:rFonts w:hint="eastAsia"/>
          <w:kern w:val="0"/>
        </w:rPr>
        <w:t>C7, C8</w:t>
      </w:r>
      <w:r>
        <w:rPr>
          <w:rFonts w:hint="eastAsia"/>
          <w:kern w:val="0"/>
        </w:rPr>
        <w:t>）或年际变率理想（对应算例</w:t>
      </w:r>
      <w:r>
        <w:rPr>
          <w:rFonts w:hint="eastAsia"/>
          <w:kern w:val="0"/>
        </w:rPr>
        <w:t>C3, C4</w:t>
      </w:r>
      <w:r>
        <w:rPr>
          <w:rFonts w:hint="eastAsia"/>
          <w:kern w:val="0"/>
        </w:rPr>
        <w:t>，其中的年际变率信号为理想的</w:t>
      </w:r>
      <w:r>
        <w:rPr>
          <w:rFonts w:hint="eastAsia"/>
          <w:kern w:val="0"/>
        </w:rPr>
        <w:t>4.3</w:t>
      </w:r>
      <w:r>
        <w:rPr>
          <w:rFonts w:hint="eastAsia"/>
          <w:kern w:val="0"/>
        </w:rPr>
        <w:t>年周期单音信号）时，在特定指标上略优于</w:t>
      </w:r>
      <w:r>
        <w:rPr>
          <w:rFonts w:hint="eastAsia"/>
          <w:kern w:val="0"/>
        </w:rPr>
        <w:t>M-1B</w:t>
      </w:r>
      <w:r>
        <w:rPr>
          <w:rFonts w:hint="eastAsia"/>
          <w:kern w:val="0"/>
        </w:rPr>
        <w:t>，但不及</w:t>
      </w:r>
      <w:r>
        <w:rPr>
          <w:rFonts w:hint="eastAsia"/>
          <w:kern w:val="0"/>
        </w:rPr>
        <w:t>M-2S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422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1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27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2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34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3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386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7F663D">
        <w:rPr>
          <w:rFonts w:hint="eastAsia"/>
          <w:kern w:val="0"/>
        </w:rPr>
        <w:t>.</w:t>
      </w:r>
    </w:p>
    <w:p w14:paraId="745F5E6D" w14:textId="1F823EEA" w:rsidR="00C36005" w:rsidRPr="00653D02" w:rsidRDefault="00C36005" w:rsidP="00436F32">
      <w:pPr>
        <w:pStyle w:val="a2"/>
        <w:rPr>
          <w:rFonts w:hint="eastAsia"/>
          <w:kern w:val="0"/>
        </w:rPr>
      </w:pPr>
      <w:r>
        <w:rPr>
          <w:rFonts w:hint="eastAsia"/>
          <w:kern w:val="0"/>
        </w:rPr>
        <w:t>M</w:t>
      </w:r>
      <w:r>
        <w:rPr>
          <w:kern w:val="0"/>
        </w:rPr>
        <w:t>-2, 2A</w:t>
      </w:r>
      <w:r>
        <w:rPr>
          <w:rFonts w:hint="eastAsia"/>
          <w:kern w:val="0"/>
        </w:rPr>
        <w:t>与</w:t>
      </w:r>
      <w:r>
        <w:rPr>
          <w:rFonts w:hint="eastAsia"/>
          <w:kern w:val="0"/>
        </w:rPr>
        <w:t>M</w:t>
      </w:r>
      <w:r>
        <w:rPr>
          <w:kern w:val="0"/>
        </w:rPr>
        <w:t>-1</w:t>
      </w:r>
      <w:r>
        <w:rPr>
          <w:rFonts w:hint="eastAsia"/>
          <w:kern w:val="0"/>
        </w:rPr>
        <w:t>A,</w:t>
      </w:r>
      <w:r>
        <w:rPr>
          <w:kern w:val="0"/>
        </w:rPr>
        <w:t xml:space="preserve"> 1B</w:t>
      </w:r>
      <w:r>
        <w:rPr>
          <w:rFonts w:hint="eastAsia"/>
          <w:kern w:val="0"/>
        </w:rPr>
        <w:t>的差异</w:t>
      </w:r>
      <w:r>
        <w:rPr>
          <w:rFonts w:hint="eastAsia"/>
          <w:kern w:val="0"/>
        </w:rPr>
        <w:t>.</w:t>
      </w:r>
      <w:r>
        <w:rPr>
          <w:kern w:val="0"/>
        </w:rPr>
        <w:t xml:space="preserve"> </w:t>
      </w:r>
      <w:r w:rsidR="0047575B">
        <w:rPr>
          <w:rFonts w:hint="eastAsia"/>
          <w:kern w:val="0"/>
        </w:rPr>
        <w:t>在理想试验中，</w:t>
      </w:r>
      <w:r w:rsidR="009F3C3D">
        <w:rPr>
          <w:rFonts w:hint="eastAsia"/>
          <w:kern w:val="0"/>
        </w:rPr>
        <w:t>以算例</w:t>
      </w:r>
      <w:r w:rsidR="009F3C3D">
        <w:rPr>
          <w:rFonts w:hint="eastAsia"/>
          <w:kern w:val="0"/>
        </w:rPr>
        <w:t>C</w:t>
      </w:r>
      <w:r w:rsidR="009F3C3D">
        <w:rPr>
          <w:kern w:val="0"/>
        </w:rPr>
        <w:t>8</w:t>
      </w:r>
      <w:r w:rsidR="002153F9">
        <w:rPr>
          <w:rFonts w:hint="eastAsia"/>
          <w:kern w:val="0"/>
        </w:rPr>
        <w:t>（</w:t>
      </w:r>
      <w:r w:rsidR="002153F9">
        <w:rPr>
          <w:kern w:val="0"/>
        </w:rPr>
        <w:fldChar w:fldCharType="begin"/>
      </w:r>
      <w:r w:rsidR="002153F9">
        <w:rPr>
          <w:kern w:val="0"/>
        </w:rPr>
        <w:instrText xml:space="preserve"> </w:instrText>
      </w:r>
      <w:r w:rsidR="002153F9">
        <w:rPr>
          <w:rFonts w:hint="eastAsia"/>
          <w:kern w:val="0"/>
        </w:rPr>
        <w:instrText>REF _Ref109558130 \h</w:instrText>
      </w:r>
      <w:r w:rsidR="002153F9">
        <w:rPr>
          <w:kern w:val="0"/>
        </w:rPr>
        <w:instrText xml:space="preserve"> </w:instrText>
      </w:r>
      <w:r w:rsidR="002153F9">
        <w:rPr>
          <w:kern w:val="0"/>
        </w:rPr>
      </w:r>
      <w:r w:rsidR="002153F9">
        <w:rPr>
          <w:kern w:val="0"/>
        </w:rPr>
        <w:fldChar w:fldCharType="separate"/>
      </w:r>
      <w:r w:rsidR="002153F9">
        <w:rPr>
          <w:rFonts w:hint="eastAsia"/>
        </w:rPr>
        <w:t>图</w:t>
      </w:r>
      <w:r w:rsidR="002153F9">
        <w:rPr>
          <w:noProof/>
        </w:rPr>
        <w:t>8</w:t>
      </w:r>
      <w:r w:rsidR="002153F9">
        <w:rPr>
          <w:kern w:val="0"/>
        </w:rPr>
        <w:fldChar w:fldCharType="end"/>
      </w:r>
      <w:r w:rsidR="002153F9">
        <w:rPr>
          <w:rFonts w:hint="eastAsia"/>
          <w:kern w:val="0"/>
        </w:rPr>
        <w:t>）</w:t>
      </w:r>
      <w:r w:rsidR="009F3C3D">
        <w:rPr>
          <w:rFonts w:hint="eastAsia"/>
          <w:kern w:val="0"/>
        </w:rPr>
        <w:t>为例，</w:t>
      </w:r>
      <w:r w:rsidR="00643C28">
        <w:rPr>
          <w:rFonts w:hint="eastAsia"/>
          <w:kern w:val="0"/>
        </w:rPr>
        <w:t>M</w:t>
      </w:r>
      <w:r w:rsidR="00643C28">
        <w:rPr>
          <w:kern w:val="0"/>
        </w:rPr>
        <w:t>-2</w:t>
      </w:r>
      <w:r w:rsidR="00643C28">
        <w:rPr>
          <w:rFonts w:hint="eastAsia"/>
          <w:kern w:val="0"/>
        </w:rPr>
        <w:t>与</w:t>
      </w:r>
      <w:r w:rsidR="00643C28">
        <w:rPr>
          <w:rFonts w:hint="eastAsia"/>
          <w:kern w:val="0"/>
        </w:rPr>
        <w:t>2A</w:t>
      </w:r>
      <w:r w:rsidR="00643C28">
        <w:rPr>
          <w:rFonts w:hint="eastAsia"/>
          <w:kern w:val="0"/>
        </w:rPr>
        <w:t>的</w:t>
      </w:r>
      <w:r w:rsidR="00C72500">
        <w:rPr>
          <w:rFonts w:hint="eastAsia"/>
          <w:kern w:val="0"/>
        </w:rPr>
        <w:t>差异很小</w:t>
      </w:r>
      <w:r w:rsidR="00C72500">
        <w:rPr>
          <w:rFonts w:hint="eastAsia"/>
          <w:kern w:val="0"/>
        </w:rPr>
        <w:t>.</w:t>
      </w:r>
      <w:r w:rsidR="003F6751">
        <w:rPr>
          <w:kern w:val="0"/>
        </w:rPr>
        <w:t xml:space="preserve"> </w:t>
      </w:r>
      <w:r w:rsidR="0033264C">
        <w:rPr>
          <w:rFonts w:hint="eastAsia"/>
          <w:kern w:val="0"/>
        </w:rPr>
        <w:t>在输出的</w:t>
      </w:r>
      <w:r w:rsidR="0033264C">
        <w:rPr>
          <w:rFonts w:hint="eastAsia"/>
          <w:kern w:val="0"/>
        </w:rPr>
        <w:t>t</w:t>
      </w:r>
      <w:r w:rsidR="0033264C">
        <w:rPr>
          <w:kern w:val="0"/>
        </w:rPr>
        <w:t>rend</w:t>
      </w:r>
      <w:r w:rsidR="0033264C">
        <w:rPr>
          <w:rFonts w:hint="eastAsia"/>
          <w:kern w:val="0"/>
        </w:rPr>
        <w:t>上，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2</w:t>
      </w:r>
      <w:r w:rsidR="0033264C">
        <w:rPr>
          <w:rFonts w:hint="eastAsia"/>
          <w:kern w:val="0"/>
        </w:rPr>
        <w:t>更接近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B</w:t>
      </w:r>
      <w:r w:rsidR="0033264C">
        <w:rPr>
          <w:rFonts w:hint="eastAsia"/>
          <w:kern w:val="0"/>
        </w:rPr>
        <w:t>而稍远离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</w:t>
      </w:r>
      <w:r w:rsidR="0033264C">
        <w:rPr>
          <w:rFonts w:hint="eastAsia"/>
          <w:kern w:val="0"/>
        </w:rPr>
        <w:t>A</w:t>
      </w:r>
      <w:r w:rsidR="0033264C">
        <w:rPr>
          <w:rFonts w:hint="eastAsia"/>
          <w:kern w:val="0"/>
        </w:rPr>
        <w:t>；在输出的季节信号和余项上，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2</w:t>
      </w:r>
      <w:r w:rsidR="0033264C">
        <w:rPr>
          <w:rFonts w:hint="eastAsia"/>
          <w:kern w:val="0"/>
        </w:rPr>
        <w:t>更接近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</w:t>
      </w:r>
      <w:r w:rsidR="0033264C">
        <w:rPr>
          <w:rFonts w:hint="eastAsia"/>
          <w:kern w:val="0"/>
        </w:rPr>
        <w:t>A</w:t>
      </w:r>
      <w:r w:rsidR="0033264C">
        <w:rPr>
          <w:rFonts w:hint="eastAsia"/>
          <w:kern w:val="0"/>
        </w:rPr>
        <w:t>而稍远离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</w:t>
      </w:r>
      <w:r w:rsidR="0033264C">
        <w:rPr>
          <w:rFonts w:hint="eastAsia"/>
          <w:kern w:val="0"/>
        </w:rPr>
        <w:t>B</w:t>
      </w:r>
      <w:r w:rsidR="0033264C">
        <w:rPr>
          <w:rFonts w:hint="eastAsia"/>
          <w:kern w:val="0"/>
        </w:rPr>
        <w:t>，且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2</w:t>
      </w:r>
      <w:r w:rsidR="0033264C">
        <w:rPr>
          <w:rFonts w:hint="eastAsia"/>
          <w:kern w:val="0"/>
        </w:rPr>
        <w:t>A</w:t>
      </w:r>
      <w:r w:rsidR="0033264C">
        <w:rPr>
          <w:rFonts w:hint="eastAsia"/>
          <w:kern w:val="0"/>
        </w:rPr>
        <w:t>比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2</w:t>
      </w:r>
      <w:r w:rsidR="0033264C">
        <w:rPr>
          <w:rFonts w:hint="eastAsia"/>
          <w:kern w:val="0"/>
        </w:rPr>
        <w:t>稍向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B</w:t>
      </w:r>
      <w:r w:rsidR="0033264C">
        <w:rPr>
          <w:rFonts w:hint="eastAsia"/>
          <w:kern w:val="0"/>
        </w:rPr>
        <w:t>移动、位于</w:t>
      </w:r>
      <w:r w:rsidR="0033264C">
        <w:rPr>
          <w:rFonts w:hint="eastAsia"/>
          <w:kern w:val="0"/>
        </w:rPr>
        <w:t>M</w:t>
      </w:r>
      <w:r w:rsidR="0033264C">
        <w:rPr>
          <w:kern w:val="0"/>
        </w:rPr>
        <w:t>-1</w:t>
      </w:r>
      <w:r w:rsidR="0033264C">
        <w:rPr>
          <w:rFonts w:hint="eastAsia"/>
          <w:kern w:val="0"/>
        </w:rPr>
        <w:t>A</w:t>
      </w:r>
      <w:r w:rsidR="0033264C">
        <w:rPr>
          <w:rFonts w:hint="eastAsia"/>
          <w:kern w:val="0"/>
        </w:rPr>
        <w:t>和</w:t>
      </w:r>
      <w:r w:rsidR="0033264C">
        <w:rPr>
          <w:rFonts w:hint="eastAsia"/>
          <w:kern w:val="0"/>
        </w:rPr>
        <w:t>1</w:t>
      </w:r>
      <w:r w:rsidR="0033264C">
        <w:rPr>
          <w:kern w:val="0"/>
        </w:rPr>
        <w:t>B</w:t>
      </w:r>
      <w:r w:rsidR="0033264C">
        <w:rPr>
          <w:rFonts w:hint="eastAsia"/>
          <w:kern w:val="0"/>
        </w:rPr>
        <w:t>之间</w:t>
      </w:r>
      <w:r w:rsidR="0033264C">
        <w:rPr>
          <w:rFonts w:hint="eastAsia"/>
          <w:kern w:val="0"/>
        </w:rPr>
        <w:t>.</w:t>
      </w:r>
      <w:r w:rsidR="002153F9">
        <w:rPr>
          <w:kern w:val="0"/>
        </w:rPr>
        <w:t xml:space="preserve"> </w:t>
      </w:r>
      <w:r w:rsidR="002153F9">
        <w:rPr>
          <w:rFonts w:hint="eastAsia"/>
          <w:kern w:val="0"/>
        </w:rPr>
        <w:t>考察各项指标（</w:t>
      </w:r>
      <w:r w:rsidR="002153F9">
        <w:rPr>
          <w:kern w:val="0"/>
        </w:rPr>
        <w:fldChar w:fldCharType="begin"/>
      </w:r>
      <w:r w:rsidR="002153F9">
        <w:rPr>
          <w:kern w:val="0"/>
        </w:rPr>
        <w:instrText xml:space="preserve"> </w:instrText>
      </w:r>
      <w:r w:rsidR="002153F9">
        <w:rPr>
          <w:rFonts w:hint="eastAsia"/>
          <w:kern w:val="0"/>
        </w:rPr>
        <w:instrText>REF _Ref109482422 \h</w:instrText>
      </w:r>
      <w:r w:rsidR="002153F9">
        <w:rPr>
          <w:kern w:val="0"/>
        </w:rPr>
        <w:instrText xml:space="preserve"> </w:instrText>
      </w:r>
      <w:r w:rsidR="002153F9">
        <w:rPr>
          <w:kern w:val="0"/>
        </w:rPr>
      </w:r>
      <w:r w:rsidR="002153F9">
        <w:rPr>
          <w:kern w:val="0"/>
        </w:rPr>
        <w:fldChar w:fldCharType="separate"/>
      </w:r>
      <w:r w:rsidR="002153F9">
        <w:rPr>
          <w:rFonts w:hint="eastAsia"/>
        </w:rPr>
        <w:t>图</w:t>
      </w:r>
      <w:r w:rsidR="002153F9">
        <w:rPr>
          <w:noProof/>
        </w:rPr>
        <w:t>11</w:t>
      </w:r>
      <w:r w:rsidR="002153F9">
        <w:rPr>
          <w:kern w:val="0"/>
        </w:rPr>
        <w:fldChar w:fldCharType="end"/>
      </w:r>
      <w:r w:rsidR="002153F9">
        <w:rPr>
          <w:kern w:val="0"/>
        </w:rPr>
        <w:t xml:space="preserve">, </w:t>
      </w:r>
      <w:r w:rsidR="002153F9">
        <w:rPr>
          <w:kern w:val="0"/>
        </w:rPr>
        <w:fldChar w:fldCharType="begin"/>
      </w:r>
      <w:r w:rsidR="002153F9">
        <w:rPr>
          <w:kern w:val="0"/>
        </w:rPr>
        <w:instrText xml:space="preserve"> REF _Ref109482427 \h </w:instrText>
      </w:r>
      <w:r w:rsidR="002153F9">
        <w:rPr>
          <w:kern w:val="0"/>
        </w:rPr>
      </w:r>
      <w:r w:rsidR="002153F9">
        <w:rPr>
          <w:kern w:val="0"/>
        </w:rPr>
        <w:fldChar w:fldCharType="separate"/>
      </w:r>
      <w:r w:rsidR="002153F9">
        <w:rPr>
          <w:rFonts w:hint="eastAsia"/>
        </w:rPr>
        <w:t>图</w:t>
      </w:r>
      <w:r w:rsidR="002153F9">
        <w:rPr>
          <w:noProof/>
        </w:rPr>
        <w:t>12</w:t>
      </w:r>
      <w:r w:rsidR="002153F9">
        <w:rPr>
          <w:kern w:val="0"/>
        </w:rPr>
        <w:fldChar w:fldCharType="end"/>
      </w:r>
      <w:r w:rsidR="002153F9">
        <w:rPr>
          <w:kern w:val="0"/>
        </w:rPr>
        <w:t xml:space="preserve">, </w:t>
      </w:r>
      <w:r w:rsidR="002153F9">
        <w:rPr>
          <w:kern w:val="0"/>
        </w:rPr>
        <w:fldChar w:fldCharType="begin"/>
      </w:r>
      <w:r w:rsidR="002153F9">
        <w:rPr>
          <w:kern w:val="0"/>
        </w:rPr>
        <w:instrText xml:space="preserve"> REF _Ref109482386 \h </w:instrText>
      </w:r>
      <w:r w:rsidR="002153F9">
        <w:rPr>
          <w:kern w:val="0"/>
        </w:rPr>
      </w:r>
      <w:r w:rsidR="002153F9">
        <w:rPr>
          <w:kern w:val="0"/>
        </w:rPr>
        <w:fldChar w:fldCharType="separate"/>
      </w:r>
      <w:r w:rsidR="002153F9">
        <w:rPr>
          <w:rFonts w:hint="eastAsia"/>
        </w:rPr>
        <w:t>图</w:t>
      </w:r>
      <w:r w:rsidR="002153F9">
        <w:rPr>
          <w:noProof/>
        </w:rPr>
        <w:t>14</w:t>
      </w:r>
      <w:r w:rsidR="002153F9">
        <w:rPr>
          <w:kern w:val="0"/>
        </w:rPr>
        <w:fldChar w:fldCharType="end"/>
      </w:r>
      <w:r w:rsidR="002153F9">
        <w:rPr>
          <w:rFonts w:hint="eastAsia"/>
          <w:kern w:val="0"/>
        </w:rPr>
        <w:t>），</w:t>
      </w:r>
      <w:r w:rsidR="00DA6982">
        <w:rPr>
          <w:rFonts w:hint="eastAsia"/>
          <w:kern w:val="0"/>
        </w:rPr>
        <w:t>发现在无噪声时（算例</w:t>
      </w:r>
      <w:r w:rsidR="00DA6982">
        <w:rPr>
          <w:rFonts w:hint="eastAsia"/>
          <w:kern w:val="0"/>
        </w:rPr>
        <w:t>C</w:t>
      </w:r>
      <w:r w:rsidR="00DA6982">
        <w:rPr>
          <w:kern w:val="0"/>
        </w:rPr>
        <w:t>3, 4</w:t>
      </w:r>
      <w:r w:rsidR="00DA6982">
        <w:rPr>
          <w:rFonts w:hint="eastAsia"/>
          <w:kern w:val="0"/>
        </w:rPr>
        <w:t>），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2</w:t>
      </w:r>
      <w:r w:rsidR="00DA6982">
        <w:rPr>
          <w:rFonts w:hint="eastAsia"/>
          <w:kern w:val="0"/>
        </w:rPr>
        <w:t>更接近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1B</w:t>
      </w:r>
      <w:r w:rsidR="00DA6982">
        <w:rPr>
          <w:rFonts w:hint="eastAsia"/>
          <w:kern w:val="0"/>
        </w:rPr>
        <w:t>而稍远离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1</w:t>
      </w:r>
      <w:r w:rsidR="00DA6982">
        <w:rPr>
          <w:rFonts w:hint="eastAsia"/>
          <w:kern w:val="0"/>
        </w:rPr>
        <w:t>A</w:t>
      </w:r>
      <w:r w:rsidR="00DA6982">
        <w:rPr>
          <w:rFonts w:hint="eastAsia"/>
          <w:kern w:val="0"/>
        </w:rPr>
        <w:t>；当长期趋势剧烈且有噪声时（算例</w:t>
      </w:r>
      <w:r w:rsidR="00DA6982">
        <w:rPr>
          <w:rFonts w:hint="eastAsia"/>
          <w:kern w:val="0"/>
        </w:rPr>
        <w:t>C</w:t>
      </w:r>
      <w:r w:rsidR="00DA6982">
        <w:rPr>
          <w:kern w:val="0"/>
        </w:rPr>
        <w:t>7, 8</w:t>
      </w:r>
      <w:r w:rsidR="00DA6982">
        <w:rPr>
          <w:rFonts w:hint="eastAsia"/>
          <w:kern w:val="0"/>
        </w:rPr>
        <w:t>），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2</w:t>
      </w:r>
      <w:r w:rsidR="00DA6982">
        <w:rPr>
          <w:rFonts w:hint="eastAsia"/>
          <w:kern w:val="0"/>
        </w:rPr>
        <w:t>更接近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1</w:t>
      </w:r>
      <w:r w:rsidR="00DA6982">
        <w:rPr>
          <w:rFonts w:hint="eastAsia"/>
          <w:kern w:val="0"/>
        </w:rPr>
        <w:t>A</w:t>
      </w:r>
      <w:r w:rsidR="00DA6982">
        <w:rPr>
          <w:rFonts w:hint="eastAsia"/>
          <w:kern w:val="0"/>
        </w:rPr>
        <w:t>而稍远离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1</w:t>
      </w:r>
      <w:r w:rsidR="00DA6982">
        <w:rPr>
          <w:rFonts w:hint="eastAsia"/>
          <w:kern w:val="0"/>
        </w:rPr>
        <w:t>B</w:t>
      </w:r>
      <w:r w:rsidR="00DA6982">
        <w:rPr>
          <w:kern w:val="0"/>
        </w:rPr>
        <w:t xml:space="preserve">. </w:t>
      </w:r>
      <w:r w:rsidR="00DA6982">
        <w:rPr>
          <w:rFonts w:hint="eastAsia"/>
          <w:kern w:val="0"/>
        </w:rPr>
        <w:t>从余项均值的角度</w:t>
      </w:r>
      <w:r w:rsidR="00653D02">
        <w:rPr>
          <w:rFonts w:hint="eastAsia"/>
          <w:kern w:val="0"/>
        </w:rPr>
        <w:t>（</w:t>
      </w:r>
      <w:r w:rsidR="00653D02">
        <w:rPr>
          <w:kern w:val="0"/>
        </w:rPr>
        <w:fldChar w:fldCharType="begin"/>
      </w:r>
      <w:r w:rsidR="00653D02">
        <w:rPr>
          <w:kern w:val="0"/>
        </w:rPr>
        <w:instrText xml:space="preserve"> </w:instrText>
      </w:r>
      <w:r w:rsidR="00653D02">
        <w:rPr>
          <w:rFonts w:hint="eastAsia"/>
          <w:kern w:val="0"/>
        </w:rPr>
        <w:instrText>REF _Ref109482627 \h</w:instrText>
      </w:r>
      <w:r w:rsidR="00653D02">
        <w:rPr>
          <w:kern w:val="0"/>
        </w:rPr>
        <w:instrText xml:space="preserve"> </w:instrText>
      </w:r>
      <w:r w:rsidR="00653D02">
        <w:rPr>
          <w:kern w:val="0"/>
        </w:rPr>
      </w:r>
      <w:r w:rsidR="00653D02">
        <w:rPr>
          <w:kern w:val="0"/>
        </w:rPr>
        <w:fldChar w:fldCharType="separate"/>
      </w:r>
      <w:r w:rsidR="00653D02">
        <w:rPr>
          <w:rFonts w:hint="eastAsia"/>
        </w:rPr>
        <w:t>图</w:t>
      </w:r>
      <w:r w:rsidR="00653D02">
        <w:rPr>
          <w:noProof/>
        </w:rPr>
        <w:t>15</w:t>
      </w:r>
      <w:r w:rsidR="00653D02">
        <w:rPr>
          <w:kern w:val="0"/>
        </w:rPr>
        <w:fldChar w:fldCharType="end"/>
      </w:r>
      <w:r w:rsidR="00653D02">
        <w:rPr>
          <w:rFonts w:hint="eastAsia"/>
          <w:kern w:val="0"/>
        </w:rPr>
        <w:t>）</w:t>
      </w:r>
      <w:r w:rsidR="00DA6982">
        <w:rPr>
          <w:rFonts w:hint="eastAsia"/>
          <w:kern w:val="0"/>
        </w:rPr>
        <w:t>，尽管</w:t>
      </w:r>
      <w:r w:rsidR="00977B5F">
        <w:rPr>
          <w:rFonts w:hint="eastAsia"/>
          <w:kern w:val="0"/>
        </w:rPr>
        <w:t>当长期趋势剧烈且有噪声时（算例</w:t>
      </w:r>
      <w:r w:rsidR="00977B5F">
        <w:rPr>
          <w:rFonts w:hint="eastAsia"/>
          <w:kern w:val="0"/>
        </w:rPr>
        <w:t>C</w:t>
      </w:r>
      <w:r w:rsidR="00977B5F">
        <w:rPr>
          <w:kern w:val="0"/>
        </w:rPr>
        <w:t>7, 8</w:t>
      </w:r>
      <w:r w:rsidR="00977B5F">
        <w:rPr>
          <w:rFonts w:hint="eastAsia"/>
          <w:kern w:val="0"/>
        </w:rPr>
        <w:t>）</w:t>
      </w:r>
      <w:r w:rsidR="00653D02">
        <w:rPr>
          <w:rFonts w:hint="eastAsia"/>
          <w:kern w:val="0"/>
        </w:rPr>
        <w:t>，</w:t>
      </w:r>
      <w:r w:rsidR="00653D02">
        <w:rPr>
          <w:rFonts w:hint="eastAsia"/>
          <w:kern w:val="0"/>
        </w:rPr>
        <w:t>M</w:t>
      </w:r>
      <w:r w:rsidR="00653D02">
        <w:rPr>
          <w:kern w:val="0"/>
        </w:rPr>
        <w:t>-1</w:t>
      </w:r>
      <w:r w:rsidR="00653D02">
        <w:rPr>
          <w:rFonts w:hint="eastAsia"/>
          <w:kern w:val="0"/>
        </w:rPr>
        <w:t>B</w:t>
      </w:r>
      <w:r w:rsidR="00653D02">
        <w:rPr>
          <w:rFonts w:hint="eastAsia"/>
          <w:kern w:val="0"/>
        </w:rPr>
        <w:t>和</w:t>
      </w:r>
      <w:r w:rsidR="00653D02">
        <w:rPr>
          <w:rFonts w:hint="eastAsia"/>
          <w:kern w:val="0"/>
        </w:rPr>
        <w:t>M</w:t>
      </w:r>
      <w:r w:rsidR="00653D02">
        <w:rPr>
          <w:kern w:val="0"/>
        </w:rPr>
        <w:t>-2</w:t>
      </w:r>
      <w:r w:rsidR="00653D02">
        <w:rPr>
          <w:rFonts w:hint="eastAsia"/>
          <w:kern w:val="0"/>
        </w:rPr>
        <w:t>的余项样本均值仍接近、且对有零样本均值保证的</w:t>
      </w:r>
      <w:r w:rsidR="00653D02">
        <w:rPr>
          <w:rFonts w:hint="eastAsia"/>
          <w:kern w:val="0"/>
        </w:rPr>
        <w:t>M</w:t>
      </w:r>
      <w:r w:rsidR="00653D02">
        <w:rPr>
          <w:kern w:val="0"/>
        </w:rPr>
        <w:t>-1</w:t>
      </w:r>
      <w:r w:rsidR="00653D02">
        <w:rPr>
          <w:rFonts w:hint="eastAsia"/>
          <w:kern w:val="0"/>
        </w:rPr>
        <w:t>A</w:t>
      </w:r>
      <w:r w:rsidR="00653D02">
        <w:rPr>
          <w:kern w:val="0"/>
        </w:rPr>
        <w:t>, 2A</w:t>
      </w:r>
      <w:r w:rsidR="00653D02">
        <w:rPr>
          <w:rFonts w:hint="eastAsia"/>
          <w:kern w:val="0"/>
        </w:rPr>
        <w:t>的差异增大，但未能决定前述方法在各项指标</w:t>
      </w:r>
      <w:r w:rsidR="00653D02">
        <w:rPr>
          <w:rFonts w:hint="eastAsia"/>
          <w:kern w:val="0"/>
        </w:rPr>
        <w:t>（</w:t>
      </w:r>
      <w:r w:rsidR="00653D02">
        <w:rPr>
          <w:kern w:val="0"/>
        </w:rPr>
        <w:fldChar w:fldCharType="begin"/>
      </w:r>
      <w:r w:rsidR="00653D02">
        <w:rPr>
          <w:kern w:val="0"/>
        </w:rPr>
        <w:instrText xml:space="preserve"> </w:instrText>
      </w:r>
      <w:r w:rsidR="00653D02">
        <w:rPr>
          <w:rFonts w:hint="eastAsia"/>
          <w:kern w:val="0"/>
        </w:rPr>
        <w:instrText>REF _Ref109482422 \h</w:instrText>
      </w:r>
      <w:r w:rsidR="00653D02">
        <w:rPr>
          <w:kern w:val="0"/>
        </w:rPr>
        <w:instrText xml:space="preserve"> </w:instrText>
      </w:r>
      <w:r w:rsidR="00653D02">
        <w:rPr>
          <w:kern w:val="0"/>
        </w:rPr>
      </w:r>
      <w:r w:rsidR="00653D02">
        <w:rPr>
          <w:kern w:val="0"/>
        </w:rPr>
        <w:fldChar w:fldCharType="separate"/>
      </w:r>
      <w:r w:rsidR="00653D02">
        <w:rPr>
          <w:rFonts w:hint="eastAsia"/>
        </w:rPr>
        <w:t>图</w:t>
      </w:r>
      <w:r w:rsidR="00653D02">
        <w:rPr>
          <w:noProof/>
        </w:rPr>
        <w:t>11</w:t>
      </w:r>
      <w:r w:rsidR="00653D02">
        <w:rPr>
          <w:kern w:val="0"/>
        </w:rPr>
        <w:fldChar w:fldCharType="end"/>
      </w:r>
      <w:r w:rsidR="00653D02">
        <w:rPr>
          <w:kern w:val="0"/>
        </w:rPr>
        <w:t xml:space="preserve">, </w:t>
      </w:r>
      <w:r w:rsidR="00653D02">
        <w:rPr>
          <w:kern w:val="0"/>
        </w:rPr>
        <w:fldChar w:fldCharType="begin"/>
      </w:r>
      <w:r w:rsidR="00653D02">
        <w:rPr>
          <w:kern w:val="0"/>
        </w:rPr>
        <w:instrText xml:space="preserve"> REF _Ref109482427 \h </w:instrText>
      </w:r>
      <w:r w:rsidR="00653D02">
        <w:rPr>
          <w:kern w:val="0"/>
        </w:rPr>
      </w:r>
      <w:r w:rsidR="00653D02">
        <w:rPr>
          <w:kern w:val="0"/>
        </w:rPr>
        <w:fldChar w:fldCharType="separate"/>
      </w:r>
      <w:r w:rsidR="00653D02">
        <w:rPr>
          <w:rFonts w:hint="eastAsia"/>
        </w:rPr>
        <w:t>图</w:t>
      </w:r>
      <w:r w:rsidR="00653D02">
        <w:rPr>
          <w:noProof/>
        </w:rPr>
        <w:t>12</w:t>
      </w:r>
      <w:r w:rsidR="00653D02">
        <w:rPr>
          <w:kern w:val="0"/>
        </w:rPr>
        <w:fldChar w:fldCharType="end"/>
      </w:r>
      <w:r w:rsidR="00653D02">
        <w:rPr>
          <w:kern w:val="0"/>
        </w:rPr>
        <w:t xml:space="preserve">, </w:t>
      </w:r>
      <w:r w:rsidR="00653D02">
        <w:rPr>
          <w:kern w:val="0"/>
        </w:rPr>
        <w:fldChar w:fldCharType="begin"/>
      </w:r>
      <w:r w:rsidR="00653D02">
        <w:rPr>
          <w:kern w:val="0"/>
        </w:rPr>
        <w:instrText xml:space="preserve"> REF _Ref109482386 \h </w:instrText>
      </w:r>
      <w:r w:rsidR="00653D02">
        <w:rPr>
          <w:kern w:val="0"/>
        </w:rPr>
      </w:r>
      <w:r w:rsidR="00653D02">
        <w:rPr>
          <w:kern w:val="0"/>
        </w:rPr>
        <w:fldChar w:fldCharType="separate"/>
      </w:r>
      <w:r w:rsidR="00653D02">
        <w:rPr>
          <w:rFonts w:hint="eastAsia"/>
        </w:rPr>
        <w:t>图</w:t>
      </w:r>
      <w:r w:rsidR="00653D02">
        <w:rPr>
          <w:noProof/>
        </w:rPr>
        <w:t>14</w:t>
      </w:r>
      <w:r w:rsidR="00653D02">
        <w:rPr>
          <w:kern w:val="0"/>
        </w:rPr>
        <w:fldChar w:fldCharType="end"/>
      </w:r>
      <w:r w:rsidR="00653D02">
        <w:rPr>
          <w:rFonts w:hint="eastAsia"/>
          <w:kern w:val="0"/>
        </w:rPr>
        <w:t>）</w:t>
      </w:r>
      <w:r w:rsidR="00653D02">
        <w:rPr>
          <w:rFonts w:hint="eastAsia"/>
          <w:kern w:val="0"/>
        </w:rPr>
        <w:t>上的相对接近程度</w:t>
      </w:r>
      <w:r w:rsidR="00653D02">
        <w:rPr>
          <w:rFonts w:hint="eastAsia"/>
          <w:kern w:val="0"/>
        </w:rPr>
        <w:t>.</w:t>
      </w:r>
    </w:p>
    <w:p w14:paraId="2AE77E4F" w14:textId="6F682D69" w:rsidR="00BB60E1" w:rsidRDefault="00E24DCF" w:rsidP="00BB60E1">
      <w:pPr>
        <w:pStyle w:val="a2"/>
        <w:rPr>
          <w:kern w:val="0"/>
        </w:rPr>
      </w:pPr>
      <w:r>
        <w:rPr>
          <w:rFonts w:hint="eastAsia"/>
          <w:kern w:val="0"/>
        </w:rPr>
        <w:t>长期趋势对</w:t>
      </w:r>
      <w:r w:rsidR="00332CD8">
        <w:rPr>
          <w:rFonts w:hint="eastAsia"/>
          <w:kern w:val="0"/>
        </w:rPr>
        <w:t>分解结果的影响</w:t>
      </w:r>
      <w:r w:rsidR="00332CD8">
        <w:rPr>
          <w:rFonts w:hint="eastAsia"/>
          <w:kern w:val="0"/>
        </w:rPr>
        <w:t>.</w:t>
      </w:r>
      <w:r w:rsidR="00332CD8">
        <w:rPr>
          <w:kern w:val="0"/>
        </w:rPr>
        <w:t xml:space="preserve"> </w:t>
      </w:r>
      <w:r w:rsidR="001A4DCE">
        <w:rPr>
          <w:rFonts w:hint="eastAsia"/>
          <w:kern w:val="0"/>
        </w:rPr>
        <w:t>在本文的试验设置下，</w:t>
      </w:r>
      <w:r w:rsidR="00436F32">
        <w:rPr>
          <w:rFonts w:hint="eastAsia"/>
          <w:kern w:val="0"/>
        </w:rPr>
        <w:t>长期趋势的线性（对应算例</w:t>
      </w:r>
      <w:r w:rsidR="00436F32">
        <w:rPr>
          <w:rFonts w:hint="eastAsia"/>
          <w:kern w:val="0"/>
        </w:rPr>
        <w:t>C</w:t>
      </w:r>
      <w:r w:rsidR="00436F32">
        <w:rPr>
          <w:kern w:val="0"/>
        </w:rPr>
        <w:t>1</w:t>
      </w:r>
      <w:r w:rsidR="00436F32">
        <w:rPr>
          <w:rFonts w:hint="eastAsia"/>
          <w:kern w:val="0"/>
        </w:rPr>
        <w:t>,</w:t>
      </w:r>
      <w:r w:rsidR="00436F32">
        <w:rPr>
          <w:kern w:val="0"/>
        </w:rPr>
        <w:t xml:space="preserve"> 3, 5, 7, 9</w:t>
      </w:r>
      <w:r w:rsidR="00436F32">
        <w:rPr>
          <w:rFonts w:hint="eastAsia"/>
          <w:kern w:val="0"/>
        </w:rPr>
        <w:t>）</w:t>
      </w:r>
      <w:r w:rsidR="009A73FE">
        <w:rPr>
          <w:rFonts w:hint="eastAsia"/>
          <w:kern w:val="0"/>
        </w:rPr>
        <w:t>与非线性（对应算例</w:t>
      </w:r>
      <w:r w:rsidR="009A73FE">
        <w:rPr>
          <w:rFonts w:hint="eastAsia"/>
          <w:kern w:val="0"/>
        </w:rPr>
        <w:t>C</w:t>
      </w:r>
      <w:r w:rsidR="009A73FE">
        <w:rPr>
          <w:kern w:val="0"/>
        </w:rPr>
        <w:t>2, 4, 6, 8, 10</w:t>
      </w:r>
      <w:r w:rsidR="009A73FE">
        <w:rPr>
          <w:rFonts w:hint="eastAsia"/>
          <w:kern w:val="0"/>
        </w:rPr>
        <w:t>）</w:t>
      </w:r>
      <w:r w:rsidR="001A4DCE">
        <w:rPr>
          <w:rFonts w:hint="eastAsia"/>
          <w:kern w:val="0"/>
        </w:rPr>
        <w:t>对</w:t>
      </w:r>
      <w:r w:rsidR="001A4DCE">
        <w:rPr>
          <w:rFonts w:hint="eastAsia"/>
          <w:kern w:val="0"/>
        </w:rPr>
        <w:t>M</w:t>
      </w:r>
      <w:r w:rsidR="001A4DCE">
        <w:rPr>
          <w:kern w:val="0"/>
        </w:rPr>
        <w:t>-1, 2</w:t>
      </w:r>
      <w:r w:rsidR="001A4DCE">
        <w:rPr>
          <w:rFonts w:hint="eastAsia"/>
          <w:kern w:val="0"/>
        </w:rPr>
        <w:t>系列的影响较小</w:t>
      </w:r>
      <w:r w:rsidR="00A20C78">
        <w:rPr>
          <w:rFonts w:hint="eastAsia"/>
          <w:kern w:val="0"/>
        </w:rPr>
        <w:t>（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</w:instrText>
      </w:r>
      <w:r w:rsidR="007F663D">
        <w:rPr>
          <w:rFonts w:hint="eastAsia"/>
          <w:kern w:val="0"/>
        </w:rPr>
        <w:instrText>REF _Ref109482422 \h</w:instrText>
      </w:r>
      <w:r w:rsidR="007F663D">
        <w:rPr>
          <w:kern w:val="0"/>
        </w:rPr>
        <w:instrText xml:space="preserve">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1</w:t>
      </w:r>
      <w:r w:rsidR="007F663D">
        <w:rPr>
          <w:kern w:val="0"/>
        </w:rPr>
        <w:fldChar w:fldCharType="end"/>
      </w:r>
      <w:r w:rsidR="007F663D">
        <w:rPr>
          <w:kern w:val="0"/>
        </w:rPr>
        <w:t xml:space="preserve">, 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REF _Ref109482427 \h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2</w:t>
      </w:r>
      <w:r w:rsidR="007F663D">
        <w:rPr>
          <w:kern w:val="0"/>
        </w:rPr>
        <w:fldChar w:fldCharType="end"/>
      </w:r>
      <w:r w:rsidR="007F663D">
        <w:rPr>
          <w:kern w:val="0"/>
        </w:rPr>
        <w:t xml:space="preserve">, 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REF _Ref109482434 \h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3</w:t>
      </w:r>
      <w:r w:rsidR="007F663D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1A4DCE">
        <w:rPr>
          <w:rFonts w:hint="eastAsia"/>
          <w:kern w:val="0"/>
        </w:rPr>
        <w:t>.</w:t>
      </w:r>
      <w:r w:rsidR="001A4DCE">
        <w:rPr>
          <w:kern w:val="0"/>
        </w:rPr>
        <w:t xml:space="preserve"> </w:t>
      </w:r>
      <w:r w:rsidR="001A4DCE">
        <w:rPr>
          <w:rFonts w:hint="eastAsia"/>
          <w:kern w:val="0"/>
        </w:rPr>
        <w:t>当长期趋势剧烈（对应算例</w:t>
      </w:r>
      <w:r w:rsidR="001A4DCE">
        <w:rPr>
          <w:rFonts w:hint="eastAsia"/>
          <w:kern w:val="0"/>
        </w:rPr>
        <w:t>C</w:t>
      </w:r>
      <w:r w:rsidR="001A4DCE">
        <w:rPr>
          <w:kern w:val="0"/>
        </w:rPr>
        <w:t>7</w:t>
      </w:r>
      <w:r w:rsidR="001A4DCE">
        <w:rPr>
          <w:rFonts w:hint="eastAsia"/>
          <w:kern w:val="0"/>
        </w:rPr>
        <w:t>,</w:t>
      </w:r>
      <w:r w:rsidR="001A4DCE">
        <w:rPr>
          <w:kern w:val="0"/>
        </w:rPr>
        <w:t xml:space="preserve"> 8</w:t>
      </w:r>
      <w:r w:rsidR="001A4DCE">
        <w:rPr>
          <w:rFonts w:hint="eastAsia"/>
          <w:kern w:val="0"/>
        </w:rPr>
        <w:t>）时，</w:t>
      </w:r>
      <w:r w:rsidR="001A4DCE">
        <w:rPr>
          <w:rFonts w:hint="eastAsia"/>
          <w:kern w:val="0"/>
        </w:rPr>
        <w:t>M</w:t>
      </w:r>
      <w:r w:rsidR="001A4DCE">
        <w:rPr>
          <w:kern w:val="0"/>
        </w:rPr>
        <w:t>-1, 2</w:t>
      </w:r>
      <w:r w:rsidR="001A4DCE">
        <w:rPr>
          <w:rFonts w:hint="eastAsia"/>
          <w:kern w:val="0"/>
        </w:rPr>
        <w:t>系列的</w:t>
      </w:r>
      <w:r w:rsidR="001A4DCE">
        <w:rPr>
          <w:rFonts w:hint="eastAsia"/>
          <w:kern w:val="0"/>
        </w:rPr>
        <w:t>CVE</w:t>
      </w:r>
      <w:r w:rsidR="001A4DCE">
        <w:rPr>
          <w:rFonts w:hint="eastAsia"/>
          <w:kern w:val="0"/>
        </w:rPr>
        <w:t>略有增大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386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DA6982">
        <w:rPr>
          <w:rFonts w:hint="eastAsia"/>
          <w:kern w:val="0"/>
        </w:rPr>
        <w:t>，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1</w:t>
      </w:r>
      <w:r w:rsidR="00DA6982">
        <w:rPr>
          <w:rFonts w:hint="eastAsia"/>
          <w:kern w:val="0"/>
        </w:rPr>
        <w:t>B</w:t>
      </w:r>
      <w:r w:rsidR="00DA6982">
        <w:rPr>
          <w:rFonts w:hint="eastAsia"/>
          <w:kern w:val="0"/>
        </w:rPr>
        <w:lastRenderedPageBreak/>
        <w:t>和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2</w:t>
      </w:r>
      <w:r w:rsidR="00DA6982">
        <w:rPr>
          <w:rFonts w:hint="eastAsia"/>
          <w:kern w:val="0"/>
        </w:rPr>
        <w:t>的余项样本均值增大（</w:t>
      </w:r>
      <w:r w:rsidR="00DA6982">
        <w:rPr>
          <w:kern w:val="0"/>
        </w:rPr>
        <w:fldChar w:fldCharType="begin"/>
      </w:r>
      <w:r w:rsidR="00DA6982">
        <w:rPr>
          <w:kern w:val="0"/>
        </w:rPr>
        <w:instrText xml:space="preserve"> </w:instrText>
      </w:r>
      <w:r w:rsidR="00DA6982">
        <w:rPr>
          <w:rFonts w:hint="eastAsia"/>
          <w:kern w:val="0"/>
        </w:rPr>
        <w:instrText>REF _Ref109482627 \h</w:instrText>
      </w:r>
      <w:r w:rsidR="00DA6982">
        <w:rPr>
          <w:kern w:val="0"/>
        </w:rPr>
        <w:instrText xml:space="preserve"> </w:instrText>
      </w:r>
      <w:r w:rsidR="00DA6982">
        <w:rPr>
          <w:kern w:val="0"/>
        </w:rPr>
      </w:r>
      <w:r w:rsidR="00DA6982">
        <w:rPr>
          <w:kern w:val="0"/>
        </w:rPr>
        <w:fldChar w:fldCharType="separate"/>
      </w:r>
      <w:r w:rsidR="00DA6982">
        <w:rPr>
          <w:rFonts w:hint="eastAsia"/>
        </w:rPr>
        <w:t>图</w:t>
      </w:r>
      <w:r w:rsidR="00DA6982">
        <w:rPr>
          <w:noProof/>
        </w:rPr>
        <w:t>15</w:t>
      </w:r>
      <w:r w:rsidR="00DA6982">
        <w:rPr>
          <w:kern w:val="0"/>
        </w:rPr>
        <w:fldChar w:fldCharType="end"/>
      </w:r>
      <w:r w:rsidR="00DA6982">
        <w:rPr>
          <w:rFonts w:hint="eastAsia"/>
          <w:kern w:val="0"/>
        </w:rPr>
        <w:t>）</w:t>
      </w:r>
      <w:r w:rsidR="001A4DCE">
        <w:rPr>
          <w:rFonts w:hint="eastAsia"/>
          <w:kern w:val="0"/>
        </w:rPr>
        <w:t>.</w:t>
      </w:r>
      <w:r w:rsidR="00AE6EF5">
        <w:rPr>
          <w:kern w:val="0"/>
        </w:rPr>
        <w:t xml:space="preserve"> </w:t>
      </w:r>
      <w:r w:rsidR="00504070">
        <w:rPr>
          <w:rFonts w:hint="eastAsia"/>
          <w:kern w:val="0"/>
        </w:rPr>
        <w:t>长期趋势的非线性</w:t>
      </w:r>
      <w:r w:rsidR="00AE6EF5">
        <w:rPr>
          <w:rFonts w:hint="eastAsia"/>
          <w:kern w:val="0"/>
        </w:rPr>
        <w:t>对</w:t>
      </w:r>
      <w:r w:rsidR="00AE6EF5">
        <w:rPr>
          <w:rFonts w:hint="eastAsia"/>
          <w:kern w:val="0"/>
        </w:rPr>
        <w:t>M</w:t>
      </w:r>
      <w:r w:rsidR="00AE6EF5">
        <w:rPr>
          <w:kern w:val="0"/>
        </w:rPr>
        <w:t>-3</w:t>
      </w:r>
      <w:r w:rsidR="00AE6EF5">
        <w:rPr>
          <w:rFonts w:hint="eastAsia"/>
          <w:kern w:val="0"/>
        </w:rPr>
        <w:t>系列</w:t>
      </w:r>
      <w:r w:rsidR="007C2C7F">
        <w:rPr>
          <w:rFonts w:hint="eastAsia"/>
          <w:kern w:val="0"/>
        </w:rPr>
        <w:t>的</w:t>
      </w:r>
      <w:r w:rsidR="00AE6EF5">
        <w:rPr>
          <w:rFonts w:hint="eastAsia"/>
          <w:kern w:val="0"/>
        </w:rPr>
        <w:t>影响很大</w:t>
      </w:r>
      <w:r w:rsidR="00504070">
        <w:rPr>
          <w:kern w:val="0"/>
        </w:rPr>
        <w:t xml:space="preserve">. </w:t>
      </w:r>
      <w:r w:rsidR="00504070">
        <w:rPr>
          <w:rFonts w:hint="eastAsia"/>
          <w:kern w:val="0"/>
        </w:rPr>
        <w:t>当长期趋势的实际形式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假定相同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1, 3, 5, 7, 9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L</w:t>
      </w:r>
      <w:r w:rsidR="00504070">
        <w:rPr>
          <w:rFonts w:hint="eastAsia"/>
          <w:kern w:val="0"/>
        </w:rPr>
        <w:t>，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2, 4, 6, 8, 10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Q</w:t>
      </w:r>
      <w:r w:rsidR="00504070">
        <w:rPr>
          <w:rFonts w:hint="eastAsia"/>
          <w:kern w:val="0"/>
        </w:rPr>
        <w:t>），方法输出与理想信号一致性好；当长期趋势的实际形式不能被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包含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2, 4, 6, 8, 10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L</w:t>
      </w:r>
      <w:r w:rsidR="00504070">
        <w:rPr>
          <w:rFonts w:hint="eastAsia"/>
          <w:kern w:val="0"/>
        </w:rPr>
        <w:t>），方法输出与理想信号一致性不好；当长期趋势的实际形式被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的退化版本包含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1, 3, 5, 7, 9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Q</w:t>
      </w:r>
      <w:r w:rsidR="00504070">
        <w:rPr>
          <w:rFonts w:hint="eastAsia"/>
          <w:kern w:val="0"/>
        </w:rPr>
        <w:t>），方法输出与理想信号</w:t>
      </w:r>
      <w:r w:rsidR="00B83F6D">
        <w:rPr>
          <w:rFonts w:hint="eastAsia"/>
          <w:kern w:val="0"/>
        </w:rPr>
        <w:t>的</w:t>
      </w:r>
      <w:r w:rsidR="00504070">
        <w:rPr>
          <w:rFonts w:hint="eastAsia"/>
          <w:kern w:val="0"/>
        </w:rPr>
        <w:t>一致性</w:t>
      </w:r>
      <w:r w:rsidR="00B83F6D">
        <w:rPr>
          <w:rFonts w:hint="eastAsia"/>
          <w:kern w:val="0"/>
        </w:rPr>
        <w:t>比非退化时（算例</w:t>
      </w:r>
      <w:r w:rsidR="00B83F6D">
        <w:rPr>
          <w:rFonts w:hint="eastAsia"/>
          <w:kern w:val="0"/>
        </w:rPr>
        <w:t>C</w:t>
      </w:r>
      <w:r w:rsidR="00B83F6D">
        <w:rPr>
          <w:kern w:val="0"/>
        </w:rPr>
        <w:t>1, 3, 5, 7, 9</w:t>
      </w:r>
      <w:r w:rsidR="00B83F6D">
        <w:rPr>
          <w:rFonts w:hint="eastAsia"/>
          <w:kern w:val="0"/>
        </w:rPr>
        <w:t>之于</w:t>
      </w:r>
      <w:r w:rsidR="00B83F6D">
        <w:rPr>
          <w:rFonts w:hint="eastAsia"/>
          <w:kern w:val="0"/>
        </w:rPr>
        <w:t>M</w:t>
      </w:r>
      <w:r w:rsidR="00B83F6D">
        <w:rPr>
          <w:kern w:val="0"/>
        </w:rPr>
        <w:t>-3</w:t>
      </w:r>
      <w:r w:rsidR="00B83F6D">
        <w:rPr>
          <w:rFonts w:hint="eastAsia"/>
          <w:kern w:val="0"/>
        </w:rPr>
        <w:t>L</w:t>
      </w:r>
      <w:r w:rsidR="00B83F6D">
        <w:rPr>
          <w:rFonts w:hint="eastAsia"/>
          <w:kern w:val="0"/>
        </w:rPr>
        <w:t>）略有恶化（</w:t>
      </w:r>
      <w:r w:rsidR="00B83F6D">
        <w:rPr>
          <w:kern w:val="0"/>
        </w:rPr>
        <w:fldChar w:fldCharType="begin"/>
      </w:r>
      <w:r w:rsidR="00B83F6D">
        <w:rPr>
          <w:kern w:val="0"/>
        </w:rPr>
        <w:instrText xml:space="preserve"> </w:instrText>
      </w:r>
      <w:r w:rsidR="00B83F6D">
        <w:rPr>
          <w:rFonts w:hint="eastAsia"/>
          <w:kern w:val="0"/>
        </w:rPr>
        <w:instrText>REF _Ref109484148 \h</w:instrText>
      </w:r>
      <w:r w:rsidR="00B83F6D">
        <w:rPr>
          <w:kern w:val="0"/>
        </w:rPr>
        <w:instrText xml:space="preserve"> </w:instrText>
      </w:r>
      <w:r w:rsidR="00B83F6D">
        <w:rPr>
          <w:kern w:val="0"/>
        </w:rPr>
      </w:r>
      <w:r w:rsidR="00B83F6D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9</w:t>
      </w:r>
      <w:r w:rsidR="00B83F6D">
        <w:rPr>
          <w:kern w:val="0"/>
        </w:rPr>
        <w:fldChar w:fldCharType="end"/>
      </w:r>
      <w:r w:rsidR="00B83F6D">
        <w:rPr>
          <w:kern w:val="0"/>
        </w:rPr>
        <w:t xml:space="preserve">, </w:t>
      </w:r>
      <w:r w:rsidR="00B83F6D">
        <w:rPr>
          <w:kern w:val="0"/>
        </w:rPr>
        <w:fldChar w:fldCharType="begin"/>
      </w:r>
      <w:r w:rsidR="00B83F6D">
        <w:rPr>
          <w:kern w:val="0"/>
        </w:rPr>
        <w:instrText xml:space="preserve"> REF _Ref109484150 \h </w:instrText>
      </w:r>
      <w:r w:rsidR="00B83F6D">
        <w:rPr>
          <w:kern w:val="0"/>
        </w:rPr>
      </w:r>
      <w:r w:rsidR="00B83F6D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0</w:t>
      </w:r>
      <w:r w:rsidR="00B83F6D">
        <w:rPr>
          <w:kern w:val="0"/>
        </w:rPr>
        <w:fldChar w:fldCharType="end"/>
      </w:r>
      <w:r w:rsidR="00B83F6D">
        <w:rPr>
          <w:rFonts w:hint="eastAsia"/>
          <w:kern w:val="0"/>
        </w:rPr>
        <w:t>）</w:t>
      </w:r>
      <w:r w:rsidR="00B83F6D">
        <w:rPr>
          <w:rFonts w:hint="eastAsia"/>
          <w:kern w:val="0"/>
        </w:rPr>
        <w:t>.</w:t>
      </w:r>
    </w:p>
    <w:p w14:paraId="266A2AD4" w14:textId="4825F916" w:rsidR="00A928BC" w:rsidRPr="00830B3A" w:rsidRDefault="00A928BC" w:rsidP="00830B3A">
      <w:pPr>
        <w:pStyle w:val="a2"/>
        <w:rPr>
          <w:rFonts w:hint="eastAsia"/>
          <w:kern w:val="0"/>
        </w:rPr>
      </w:pPr>
      <w:r>
        <w:rPr>
          <w:rFonts w:hint="eastAsia"/>
          <w:kern w:val="0"/>
        </w:rPr>
        <w:t>季节周期对分解结果的影响</w:t>
      </w:r>
      <w:r>
        <w:rPr>
          <w:rFonts w:hint="eastAsia"/>
          <w:kern w:val="0"/>
        </w:rPr>
        <w:t>.</w:t>
      </w:r>
      <w:r>
        <w:rPr>
          <w:kern w:val="0"/>
        </w:rPr>
        <w:t xml:space="preserve"> </w:t>
      </w:r>
      <w:r w:rsidR="00CE5541">
        <w:rPr>
          <w:rFonts w:hint="eastAsia"/>
          <w:kern w:val="0"/>
        </w:rPr>
        <w:t>在理想试验中，</w:t>
      </w:r>
      <w:r w:rsidR="00795B2B">
        <w:rPr>
          <w:rFonts w:hint="eastAsia"/>
          <w:kern w:val="0"/>
        </w:rPr>
        <w:t>当季节</w:t>
      </w:r>
      <w:r w:rsidR="004C72C6">
        <w:rPr>
          <w:rFonts w:hint="eastAsia"/>
          <w:kern w:val="0"/>
        </w:rPr>
        <w:t>信号</w:t>
      </w:r>
      <w:r w:rsidR="00795B2B">
        <w:rPr>
          <w:rFonts w:hint="eastAsia"/>
          <w:kern w:val="0"/>
        </w:rPr>
        <w:t>的幅度</w:t>
      </w:r>
      <w:r w:rsidR="0020276D">
        <w:rPr>
          <w:rFonts w:hint="eastAsia"/>
          <w:kern w:val="0"/>
        </w:rPr>
        <w:t>或解释方差较小时（算例</w:t>
      </w:r>
      <w:r w:rsidR="0020276D">
        <w:rPr>
          <w:rFonts w:hint="eastAsia"/>
          <w:kern w:val="0"/>
        </w:rPr>
        <w:t>C</w:t>
      </w:r>
      <w:r w:rsidR="0020276D">
        <w:rPr>
          <w:kern w:val="0"/>
        </w:rPr>
        <w:t>9, 10</w:t>
      </w:r>
      <w:r w:rsidR="0020276D">
        <w:rPr>
          <w:rFonts w:hint="eastAsia"/>
          <w:kern w:val="0"/>
        </w:rPr>
        <w:t>），</w:t>
      </w:r>
      <w:r w:rsidR="0020276D">
        <w:rPr>
          <w:rFonts w:hint="eastAsia"/>
          <w:kern w:val="0"/>
        </w:rPr>
        <w:t>M</w:t>
      </w:r>
      <w:r w:rsidR="0020276D">
        <w:rPr>
          <w:kern w:val="0"/>
        </w:rPr>
        <w:t>-1</w:t>
      </w:r>
      <w:r w:rsidR="0020276D">
        <w:rPr>
          <w:rFonts w:hint="eastAsia"/>
          <w:kern w:val="0"/>
        </w:rPr>
        <w:t>A</w:t>
      </w:r>
      <w:r w:rsidR="0020276D">
        <w:rPr>
          <w:kern w:val="0"/>
        </w:rPr>
        <w:t>, 1B, 2, 2A</w:t>
      </w:r>
      <w:r w:rsidR="0020276D">
        <w:rPr>
          <w:rFonts w:hint="eastAsia"/>
          <w:kern w:val="0"/>
        </w:rPr>
        <w:t>这四个采取简单平均提取季节信号的方法的输出几乎一样</w:t>
      </w:r>
      <w:r w:rsidR="00830B3A">
        <w:rPr>
          <w:rFonts w:hint="eastAsia"/>
          <w:kern w:val="0"/>
        </w:rPr>
        <w:t>，均存在畸变，</w:t>
      </w:r>
      <w:r w:rsidR="0020276D">
        <w:rPr>
          <w:rFonts w:hint="eastAsia"/>
          <w:kern w:val="0"/>
        </w:rPr>
        <w:t>与</w:t>
      </w:r>
      <w:r w:rsidR="0020276D">
        <w:rPr>
          <w:rFonts w:hint="eastAsia"/>
          <w:kern w:val="0"/>
        </w:rPr>
        <w:t>M</w:t>
      </w:r>
      <w:r w:rsidR="0020276D">
        <w:rPr>
          <w:kern w:val="0"/>
        </w:rPr>
        <w:t>-2</w:t>
      </w:r>
      <w:r w:rsidR="0020276D">
        <w:rPr>
          <w:rFonts w:hint="eastAsia"/>
          <w:kern w:val="0"/>
        </w:rPr>
        <w:t>S</w:t>
      </w:r>
      <w:r w:rsidR="0020276D">
        <w:rPr>
          <w:rFonts w:hint="eastAsia"/>
          <w:kern w:val="0"/>
        </w:rPr>
        <w:t>和</w:t>
      </w:r>
      <w:r w:rsidR="0020276D">
        <w:rPr>
          <w:rFonts w:hint="eastAsia"/>
          <w:kern w:val="0"/>
        </w:rPr>
        <w:t>M</w:t>
      </w:r>
      <w:r w:rsidR="0020276D">
        <w:rPr>
          <w:kern w:val="0"/>
        </w:rPr>
        <w:t>-3</w:t>
      </w:r>
      <w:r w:rsidR="0020276D">
        <w:rPr>
          <w:rFonts w:hint="eastAsia"/>
          <w:kern w:val="0"/>
        </w:rPr>
        <w:t>系列</w:t>
      </w:r>
      <w:r w:rsidR="00830B3A">
        <w:rPr>
          <w:rFonts w:hint="eastAsia"/>
          <w:kern w:val="0"/>
        </w:rPr>
        <w:t>等</w:t>
      </w:r>
      <w:r w:rsidR="0020276D">
        <w:rPr>
          <w:rFonts w:hint="eastAsia"/>
          <w:kern w:val="0"/>
        </w:rPr>
        <w:t>采取谱方法提取季节信号的方法的输出有差异</w:t>
      </w:r>
      <w:r w:rsidR="00830B3A">
        <w:rPr>
          <w:rFonts w:hint="eastAsia"/>
          <w:kern w:val="0"/>
        </w:rPr>
        <w:t>.</w:t>
      </w:r>
    </w:p>
    <w:p w14:paraId="529BE861" w14:textId="450ED088" w:rsidR="00036983" w:rsidRPr="00436F32" w:rsidRDefault="004C72C6" w:rsidP="008E4810">
      <w:pPr>
        <w:pStyle w:val="a2"/>
        <w:rPr>
          <w:kern w:val="0"/>
        </w:rPr>
      </w:pPr>
      <w:r>
        <w:rPr>
          <w:rFonts w:hint="eastAsia"/>
          <w:kern w:val="0"/>
        </w:rPr>
        <w:t>余项和季节信号的零样本均值性</w:t>
      </w:r>
      <w:r>
        <w:rPr>
          <w:rFonts w:hint="eastAsia"/>
          <w:kern w:val="0"/>
        </w:rPr>
        <w:t>.</w:t>
      </w:r>
      <w:r>
        <w:rPr>
          <w:kern w:val="0"/>
        </w:rPr>
        <w:t xml:space="preserve"> </w:t>
      </w:r>
      <w:r w:rsidR="00BF5A7E">
        <w:rPr>
          <w:rFonts w:hint="eastAsia"/>
          <w:kern w:val="0"/>
        </w:rPr>
        <w:t>M</w:t>
      </w:r>
      <w:r w:rsidR="00BF5A7E">
        <w:rPr>
          <w:kern w:val="0"/>
        </w:rPr>
        <w:t>-1A</w:t>
      </w:r>
      <w:r w:rsidR="00BF5A7E">
        <w:rPr>
          <w:rFonts w:hint="eastAsia"/>
          <w:kern w:val="0"/>
        </w:rPr>
        <w:t>,</w:t>
      </w:r>
      <w:r w:rsidR="00BF5A7E">
        <w:rPr>
          <w:kern w:val="0"/>
        </w:rPr>
        <w:t xml:space="preserve"> 2A</w:t>
      </w:r>
      <w:r w:rsidR="00D1196A">
        <w:rPr>
          <w:kern w:val="0"/>
        </w:rPr>
        <w:t>, 3L, 3Q</w:t>
      </w:r>
      <w:r w:rsidR="00BF5A7E">
        <w:rPr>
          <w:rFonts w:hint="eastAsia"/>
          <w:kern w:val="0"/>
        </w:rPr>
        <w:t>方法可保证</w:t>
      </w:r>
      <w:r w:rsidR="00BF5A7E">
        <w:rPr>
          <w:rFonts w:hint="eastAsia"/>
          <w:kern w:val="0"/>
        </w:rPr>
        <w:t>resi</w:t>
      </w:r>
      <w:r w:rsidR="00BF5A7E">
        <w:rPr>
          <w:kern w:val="0"/>
        </w:rPr>
        <w:t>dual</w:t>
      </w:r>
      <w:r w:rsidR="00036983">
        <w:rPr>
          <w:rFonts w:hint="eastAsia"/>
          <w:kern w:val="0"/>
        </w:rPr>
        <w:t>的</w:t>
      </w:r>
      <w:r w:rsidR="00BF5A7E">
        <w:rPr>
          <w:rFonts w:hint="eastAsia"/>
          <w:kern w:val="0"/>
        </w:rPr>
        <w:t>样本均值</w:t>
      </w:r>
      <w:r w:rsidR="00036983">
        <w:rPr>
          <w:rFonts w:hint="eastAsia"/>
          <w:kern w:val="0"/>
        </w:rPr>
        <w:t>接近零</w:t>
      </w:r>
      <w:r w:rsidR="00BF5A7E">
        <w:rPr>
          <w:rFonts w:hint="eastAsia"/>
          <w:kern w:val="0"/>
        </w:rPr>
        <w:t>（</w:t>
      </w:r>
      <w:r w:rsidR="00BF5A7E">
        <w:rPr>
          <w:kern w:val="0"/>
        </w:rPr>
        <w:fldChar w:fldCharType="begin"/>
      </w:r>
      <w:r w:rsidR="00BF5A7E">
        <w:rPr>
          <w:kern w:val="0"/>
        </w:rPr>
        <w:instrText xml:space="preserve"> </w:instrText>
      </w:r>
      <w:r w:rsidR="00BF5A7E">
        <w:rPr>
          <w:rFonts w:hint="eastAsia"/>
          <w:kern w:val="0"/>
        </w:rPr>
        <w:instrText>REF _Ref109482627 \h</w:instrText>
      </w:r>
      <w:r w:rsidR="00BF5A7E">
        <w:rPr>
          <w:kern w:val="0"/>
        </w:rPr>
        <w:instrText xml:space="preserve"> </w:instrText>
      </w:r>
      <w:r w:rsidR="00BF5A7E">
        <w:rPr>
          <w:kern w:val="0"/>
        </w:rPr>
      </w:r>
      <w:r w:rsidR="00BF5A7E">
        <w:rPr>
          <w:kern w:val="0"/>
        </w:rP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15</w:t>
      </w:r>
      <w:r w:rsidR="00BF5A7E">
        <w:rPr>
          <w:kern w:val="0"/>
        </w:rPr>
        <w:fldChar w:fldCharType="end"/>
      </w:r>
      <w:r w:rsidR="00BF5A7E">
        <w:rPr>
          <w:rFonts w:hint="eastAsia"/>
          <w:kern w:val="0"/>
        </w:rPr>
        <w:t>）</w:t>
      </w:r>
      <w:r w:rsidR="00D1196A">
        <w:rPr>
          <w:rFonts w:hint="eastAsia"/>
          <w:kern w:val="0"/>
        </w:rPr>
        <w:t>.</w:t>
      </w:r>
      <w:r w:rsidR="00D1196A">
        <w:rPr>
          <w:kern w:val="0"/>
        </w:rPr>
        <w:t xml:space="preserve"> </w:t>
      </w:r>
      <w:r w:rsidR="00D1196A">
        <w:rPr>
          <w:rFonts w:hint="eastAsia"/>
          <w:kern w:val="0"/>
        </w:rPr>
        <w:t>这是因为，</w:t>
      </w:r>
      <w:r w:rsidR="00D1196A">
        <w:rPr>
          <w:rFonts w:hint="eastAsia"/>
          <w:kern w:val="0"/>
        </w:rPr>
        <w:t>M</w:t>
      </w:r>
      <w:r w:rsidR="00D1196A">
        <w:rPr>
          <w:kern w:val="0"/>
        </w:rPr>
        <w:t>-1</w:t>
      </w:r>
      <w:r w:rsidR="00D1196A">
        <w:rPr>
          <w:rFonts w:hint="eastAsia"/>
          <w:kern w:val="0"/>
        </w:rPr>
        <w:t>A</w:t>
      </w:r>
      <w:r w:rsidR="00D1196A">
        <w:rPr>
          <w:kern w:val="0"/>
        </w:rPr>
        <w:t>, 2A</w:t>
      </w:r>
      <w:r w:rsidR="00D1196A">
        <w:rPr>
          <w:rFonts w:hint="eastAsia"/>
          <w:kern w:val="0"/>
        </w:rPr>
        <w:t>方法的</w:t>
      </w:r>
      <w:r w:rsidR="00D1196A">
        <w:rPr>
          <w:rFonts w:hint="eastAsia"/>
          <w:kern w:val="0"/>
        </w:rPr>
        <w:t>r</w:t>
      </w:r>
      <w:r w:rsidR="00D1196A">
        <w:rPr>
          <w:kern w:val="0"/>
        </w:rPr>
        <w:t>esidual</w:t>
      </w:r>
      <w:r w:rsidR="00682801">
        <w:rPr>
          <w:rFonts w:hint="eastAsia"/>
          <w:kern w:val="0"/>
        </w:rPr>
        <w:t>是</w:t>
      </w:r>
      <w:proofErr w:type="spellStart"/>
      <w:r w:rsidR="00682801">
        <w:rPr>
          <w:kern w:val="0"/>
        </w:rPr>
        <w:t>deseason</w:t>
      </w:r>
      <w:proofErr w:type="spellEnd"/>
      <w:r w:rsidR="00682801">
        <w:rPr>
          <w:rFonts w:hint="eastAsia"/>
          <w:kern w:val="0"/>
        </w:rPr>
        <w:t>操作的</w:t>
      </w:r>
      <w:r w:rsidR="000612ED">
        <w:rPr>
          <w:rFonts w:hint="eastAsia"/>
          <w:kern w:val="0"/>
        </w:rPr>
        <w:t>副产品</w:t>
      </w:r>
      <w:r w:rsidR="00682801">
        <w:rPr>
          <w:rFonts w:hint="eastAsia"/>
          <w:kern w:val="0"/>
        </w:rPr>
        <w:t>，</w:t>
      </w:r>
      <w:r w:rsidR="000612ED">
        <w:rPr>
          <w:rFonts w:hint="eastAsia"/>
          <w:kern w:val="0"/>
        </w:rPr>
        <w:t>其均值（如果非零）已被归入</w:t>
      </w:r>
      <w:r w:rsidR="000612ED">
        <w:rPr>
          <w:rFonts w:hint="eastAsia"/>
          <w:kern w:val="0"/>
        </w:rPr>
        <w:t>s</w:t>
      </w:r>
      <w:r w:rsidR="000612ED">
        <w:rPr>
          <w:kern w:val="0"/>
        </w:rPr>
        <w:t>eason</w:t>
      </w:r>
      <w:r w:rsidR="00036983">
        <w:rPr>
          <w:kern w:val="0"/>
        </w:rPr>
        <w:t>al</w:t>
      </w:r>
      <w:r w:rsidR="000612ED">
        <w:rPr>
          <w:kern w:val="0"/>
        </w:rPr>
        <w:t xml:space="preserve"> component</w:t>
      </w:r>
      <w:r w:rsidR="00EA071A">
        <w:rPr>
          <w:rFonts w:hint="eastAsia"/>
          <w:kern w:val="0"/>
        </w:rPr>
        <w:t>.</w:t>
      </w:r>
      <w:r w:rsidR="00EA071A">
        <w:rPr>
          <w:kern w:val="0"/>
        </w:rPr>
        <w:t xml:space="preserve"> </w:t>
      </w:r>
      <w:r w:rsidR="000612ED" w:rsidRPr="008E4810">
        <w:rPr>
          <w:rFonts w:hint="eastAsia"/>
          <w:kern w:val="0"/>
          <w:highlight w:val="yellow"/>
        </w:rPr>
        <w:t>M</w:t>
      </w:r>
      <w:r w:rsidR="000612ED" w:rsidRPr="008E4810">
        <w:rPr>
          <w:kern w:val="0"/>
          <w:highlight w:val="yellow"/>
        </w:rPr>
        <w:t>-3</w:t>
      </w:r>
      <w:r w:rsidR="000612ED" w:rsidRPr="008E4810">
        <w:rPr>
          <w:rFonts w:hint="eastAsia"/>
          <w:kern w:val="0"/>
          <w:highlight w:val="yellow"/>
        </w:rPr>
        <w:t>L</w:t>
      </w:r>
      <w:r w:rsidR="000612ED" w:rsidRPr="008E4810">
        <w:rPr>
          <w:kern w:val="0"/>
          <w:highlight w:val="yellow"/>
        </w:rPr>
        <w:t>, 3</w:t>
      </w:r>
      <w:r w:rsidR="000612ED" w:rsidRPr="008E4810">
        <w:rPr>
          <w:rFonts w:hint="eastAsia"/>
          <w:kern w:val="0"/>
          <w:highlight w:val="yellow"/>
        </w:rPr>
        <w:t>Q</w:t>
      </w:r>
      <w:r w:rsidR="00D2114F" w:rsidRPr="008E4810">
        <w:rPr>
          <w:rFonts w:hint="eastAsia"/>
          <w:kern w:val="0"/>
          <w:highlight w:val="yellow"/>
        </w:rPr>
        <w:t>的</w:t>
      </w:r>
      <w:r w:rsidR="00EA071A" w:rsidRPr="008E4810">
        <w:rPr>
          <w:rFonts w:hint="eastAsia"/>
          <w:kern w:val="0"/>
          <w:highlight w:val="yellow"/>
        </w:rPr>
        <w:t>r</w:t>
      </w:r>
      <w:r w:rsidR="00EA071A" w:rsidRPr="008E4810">
        <w:rPr>
          <w:kern w:val="0"/>
          <w:highlight w:val="yellow"/>
        </w:rPr>
        <w:t>e</w:t>
      </w:r>
      <w:r w:rsidR="00EA071A" w:rsidRPr="008E4810">
        <w:rPr>
          <w:rFonts w:hint="eastAsia"/>
          <w:kern w:val="0"/>
          <w:highlight w:val="yellow"/>
        </w:rPr>
        <w:t>sidual</w:t>
      </w:r>
      <w:r w:rsidR="00D2114F" w:rsidRPr="008E4810">
        <w:rPr>
          <w:rFonts w:hint="eastAsia"/>
          <w:kern w:val="0"/>
          <w:highlight w:val="yellow"/>
        </w:rPr>
        <w:t>零</w:t>
      </w:r>
      <w:r w:rsidR="00EA071A" w:rsidRPr="008E4810">
        <w:rPr>
          <w:rFonts w:hint="eastAsia"/>
          <w:kern w:val="0"/>
          <w:highlight w:val="yellow"/>
        </w:rPr>
        <w:t>样本</w:t>
      </w:r>
      <w:r w:rsidR="00D2114F" w:rsidRPr="008E4810">
        <w:rPr>
          <w:rFonts w:hint="eastAsia"/>
          <w:kern w:val="0"/>
          <w:highlight w:val="yellow"/>
        </w:rPr>
        <w:t>均值性</w:t>
      </w:r>
      <w:r w:rsidR="00EA071A" w:rsidRPr="008E4810">
        <w:rPr>
          <w:rFonts w:hint="eastAsia"/>
          <w:kern w:val="0"/>
          <w:highlight w:val="yellow"/>
        </w:rPr>
        <w:t>似乎不能获得理论保证？</w:t>
      </w:r>
      <w:r w:rsidR="00530B1B">
        <w:rPr>
          <w:rFonts w:hint="eastAsia"/>
          <w:kern w:val="0"/>
        </w:rPr>
        <w:t>当采样时间是年周期的整数</w:t>
      </w:r>
      <w:proofErr w:type="gramStart"/>
      <w:r w:rsidR="00530B1B">
        <w:rPr>
          <w:rFonts w:hint="eastAsia"/>
          <w:kern w:val="0"/>
        </w:rPr>
        <w:t>倍</w:t>
      </w:r>
      <w:proofErr w:type="gramEnd"/>
      <w:r w:rsidR="00530B1B">
        <w:rPr>
          <w:rFonts w:hint="eastAsia"/>
          <w:kern w:val="0"/>
        </w:rPr>
        <w:t>时</w:t>
      </w:r>
      <w:r w:rsidR="001B6F88">
        <w:rPr>
          <w:rFonts w:hint="eastAsia"/>
          <w:kern w:val="0"/>
        </w:rPr>
        <w:t>（</w:t>
      </w:r>
      <w:r w:rsidR="007841FA">
        <w:rPr>
          <w:rFonts w:hint="eastAsia"/>
          <w:kern w:val="0"/>
        </w:rPr>
        <w:t>本文</w:t>
      </w:r>
      <w:r w:rsidR="001B6F88">
        <w:rPr>
          <w:rFonts w:hint="eastAsia"/>
          <w:kern w:val="0"/>
        </w:rPr>
        <w:t>所有算例</w:t>
      </w:r>
      <w:r w:rsidR="00FB3AC0">
        <w:rPr>
          <w:rFonts w:hint="eastAsia"/>
          <w:kern w:val="0"/>
        </w:rPr>
        <w:t>都满足</w:t>
      </w:r>
      <w:r w:rsidR="001B6F88">
        <w:rPr>
          <w:rFonts w:hint="eastAsia"/>
          <w:kern w:val="0"/>
        </w:rPr>
        <w:t>）</w:t>
      </w:r>
      <w:r w:rsidR="00530B1B">
        <w:rPr>
          <w:rFonts w:hint="eastAsia"/>
          <w:kern w:val="0"/>
        </w:rPr>
        <w:t>，</w:t>
      </w:r>
      <w:r w:rsidR="00036983">
        <w:rPr>
          <w:rFonts w:hint="eastAsia"/>
          <w:kern w:val="0"/>
        </w:rPr>
        <w:t>所有方法输出的</w:t>
      </w:r>
      <w:r w:rsidR="00036983">
        <w:rPr>
          <w:kern w:val="0"/>
        </w:rPr>
        <w:t>seasonal component</w:t>
      </w:r>
      <w:r w:rsidR="00036983">
        <w:rPr>
          <w:rFonts w:hint="eastAsia"/>
          <w:kern w:val="0"/>
        </w:rPr>
        <w:t>的样本均值</w:t>
      </w:r>
      <w:r w:rsidR="001B6F88">
        <w:rPr>
          <w:rFonts w:hint="eastAsia"/>
          <w:kern w:val="0"/>
        </w:rPr>
        <w:t>都</w:t>
      </w:r>
      <w:r w:rsidR="00036983">
        <w:rPr>
          <w:rFonts w:hint="eastAsia"/>
          <w:kern w:val="0"/>
        </w:rPr>
        <w:t>接近零</w:t>
      </w:r>
      <w:r w:rsidR="00465859">
        <w:rPr>
          <w:rFonts w:hint="eastAsia"/>
          <w:kern w:val="0"/>
        </w:rPr>
        <w:t>，这</w:t>
      </w:r>
      <w:r w:rsidR="001B6F88">
        <w:rPr>
          <w:rFonts w:hint="eastAsia"/>
          <w:kern w:val="0"/>
        </w:rPr>
        <w:t>是</w:t>
      </w:r>
      <w:r w:rsidR="00465859">
        <w:rPr>
          <w:rFonts w:hint="eastAsia"/>
          <w:kern w:val="0"/>
        </w:rPr>
        <w:t>由各方法的定义保证</w:t>
      </w:r>
      <w:r w:rsidR="001B6F88">
        <w:rPr>
          <w:rFonts w:hint="eastAsia"/>
          <w:kern w:val="0"/>
        </w:rPr>
        <w:t>的</w:t>
      </w:r>
      <w:r w:rsidR="00465859">
        <w:rPr>
          <w:rFonts w:hint="eastAsia"/>
          <w:kern w:val="0"/>
        </w:rPr>
        <w:t>.</w:t>
      </w:r>
    </w:p>
    <w:p w14:paraId="64EBE18B" w14:textId="3B5E8B5E" w:rsidR="00B53C58" w:rsidRDefault="00FC43E4" w:rsidP="0044528D">
      <w:pPr>
        <w:pStyle w:val="afffff9"/>
      </w:pPr>
      <w:r>
        <w:drawing>
          <wp:inline distT="0" distB="0" distL="0" distR="0" wp14:anchorId="3D4CDBAC" wp14:editId="79BFE1BB">
            <wp:extent cx="4998541" cy="3813715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8541" cy="3813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8C544" w14:textId="21D2F87C" w:rsidR="00664730" w:rsidRDefault="008E2AA4" w:rsidP="008E2AA4">
      <w:pPr>
        <w:pStyle w:val="afd"/>
        <w:spacing w:after="156"/>
      </w:pPr>
      <w:bookmarkStart w:id="41" w:name="_Ref10948242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11</w:t>
      </w:r>
      <w:r>
        <w:fldChar w:fldCharType="end"/>
      </w:r>
      <w:bookmarkEnd w:id="41"/>
      <w:r>
        <w:t xml:space="preserve">  </w:t>
      </w:r>
      <w:r w:rsidR="0057473B">
        <w:rPr>
          <w:rFonts w:hint="eastAsia"/>
        </w:rPr>
        <w:t>在理想试验中，三类</w:t>
      </w:r>
      <w:r w:rsidR="0057473B">
        <w:rPr>
          <w:rFonts w:hint="eastAsia"/>
        </w:rPr>
        <w:t>c</w:t>
      </w:r>
      <w:r w:rsidR="0057473B">
        <w:t>lassical decomposition methods</w:t>
      </w:r>
      <w:r w:rsidR="0057473B">
        <w:rPr>
          <w:rFonts w:hint="eastAsia"/>
        </w:rPr>
        <w:t>输出的气候平均</w:t>
      </w:r>
      <w:r w:rsidR="00471B61">
        <w:rPr>
          <w:rFonts w:hint="eastAsia"/>
        </w:rPr>
        <w:t>态</w:t>
      </w:r>
      <w:r w:rsidR="00A96D22">
        <w:rPr>
          <w:rFonts w:hint="eastAsia"/>
        </w:rPr>
        <w:t>（</w:t>
      </w:r>
      <w:r w:rsidR="00A96D22">
        <w:rPr>
          <w:rFonts w:hint="eastAsia"/>
        </w:rPr>
        <w:t>t</w:t>
      </w:r>
      <w:r w:rsidR="00A96D22">
        <w:t>rend + seasonal components</w:t>
      </w:r>
      <w:r w:rsidR="00A96D22">
        <w:rPr>
          <w:rFonts w:hint="eastAsia"/>
        </w:rPr>
        <w:t>）</w:t>
      </w:r>
      <w:r w:rsidR="0057473B">
        <w:rPr>
          <w:rFonts w:hint="eastAsia"/>
        </w:rPr>
        <w:t>对理想</w:t>
      </w:r>
      <w:r w:rsidR="009D43D9">
        <w:rPr>
          <w:rFonts w:hint="eastAsia"/>
        </w:rPr>
        <w:t>时间序列中</w:t>
      </w:r>
      <w:r w:rsidR="0057473B">
        <w:rPr>
          <w:rFonts w:hint="eastAsia"/>
        </w:rPr>
        <w:t>气候平均态</w:t>
      </w:r>
      <w:r w:rsidR="00A762BE">
        <w:rPr>
          <w:rFonts w:hint="eastAsia"/>
        </w:rPr>
        <w:t>的</w:t>
      </w:r>
      <w:r w:rsidR="00EB1794">
        <w:rPr>
          <w:rFonts w:hint="eastAsia"/>
        </w:rPr>
        <w:t>样本</w:t>
      </w:r>
      <w:r w:rsidR="00A762BE">
        <w:rPr>
          <w:rFonts w:hint="eastAsia"/>
        </w:rPr>
        <w:t>均方根误差</w:t>
      </w:r>
      <w:r w:rsidR="00E97889">
        <w:rPr>
          <w:rFonts w:hint="eastAsia"/>
        </w:rPr>
        <w:t>(</w:t>
      </w:r>
      <w:r w:rsidR="00E97889">
        <w:t>RMSE)</w:t>
      </w:r>
      <w:r w:rsidR="00E97889">
        <w:rPr>
          <w:rFonts w:hint="eastAsia"/>
        </w:rPr>
        <w:t>和</w:t>
      </w:r>
      <w:r w:rsidR="00B669B2">
        <w:rPr>
          <w:rFonts w:hint="eastAsia"/>
        </w:rPr>
        <w:t>P</w:t>
      </w:r>
      <w:r w:rsidR="00B669B2">
        <w:t>earson</w:t>
      </w:r>
      <w:r w:rsidR="00B669B2">
        <w:rPr>
          <w:rFonts w:hint="eastAsia"/>
        </w:rPr>
        <w:t>线性相关系数</w:t>
      </w:r>
      <w:r w:rsidR="00B669B2">
        <w:rPr>
          <w:rFonts w:hint="eastAsia"/>
        </w:rPr>
        <w:t>(</w:t>
      </w:r>
      <w:r w:rsidR="00B669B2">
        <w:t>CC).</w:t>
      </w:r>
    </w:p>
    <w:p w14:paraId="1D803396" w14:textId="3EC5ACB2" w:rsidR="00ED57C6" w:rsidRDefault="00ED57C6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4304A2A3" wp14:editId="3C65C34A">
            <wp:extent cx="4999049" cy="3814103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deal_res2res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999049" cy="3814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4DC32" w14:textId="7AC22CCB" w:rsidR="00ED57C6" w:rsidRDefault="00ED57C6" w:rsidP="00ED57C6">
      <w:pPr>
        <w:pStyle w:val="afd"/>
        <w:spacing w:after="156"/>
      </w:pPr>
      <w:bookmarkStart w:id="42" w:name="_Ref10948242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12</w:t>
      </w:r>
      <w:r>
        <w:fldChar w:fldCharType="end"/>
      </w:r>
      <w:bookmarkEnd w:id="42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</w:t>
      </w:r>
      <w:r>
        <w:rPr>
          <w:rFonts w:hint="eastAsia"/>
        </w:rPr>
        <w:t>residual</w:t>
      </w:r>
      <w:r w:rsidR="00676309">
        <w:rPr>
          <w:rFonts w:hint="eastAsia"/>
        </w:rPr>
        <w:t>分量</w:t>
      </w:r>
      <w:r>
        <w:rPr>
          <w:rFonts w:hint="eastAsia"/>
        </w:rPr>
        <w:t>对理想时间序列中</w:t>
      </w:r>
      <w:r>
        <w:rPr>
          <w:rFonts w:hint="eastAsia"/>
        </w:rPr>
        <w:t>r</w:t>
      </w:r>
      <w:r>
        <w:t>esidual</w:t>
      </w:r>
      <w:r>
        <w:rPr>
          <w:rFonts w:hint="eastAsia"/>
        </w:rPr>
        <w:t>分量的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7C5F1F92" w14:textId="40C3F406" w:rsidR="00A637D4" w:rsidRDefault="00A637D4" w:rsidP="0044528D">
      <w:pPr>
        <w:pStyle w:val="afffff9"/>
      </w:pPr>
      <w:r>
        <w:rPr>
          <w:rFonts w:hint="eastAsia"/>
        </w:rPr>
        <w:drawing>
          <wp:inline distT="0" distB="0" distL="0" distR="0" wp14:anchorId="439031F2" wp14:editId="536EE691">
            <wp:extent cx="4999174" cy="3814199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deal_cm2raw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999174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52EBC" w14:textId="5F4D4BEB" w:rsidR="00A637D4" w:rsidRDefault="00A637D4" w:rsidP="00A637D4">
      <w:pPr>
        <w:pStyle w:val="afd"/>
        <w:spacing w:after="156"/>
      </w:pPr>
      <w:bookmarkStart w:id="43" w:name="_Ref10948243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13</w:t>
      </w:r>
      <w:r>
        <w:fldChar w:fldCharType="end"/>
      </w:r>
      <w:bookmarkEnd w:id="43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</w:t>
      </w:r>
      <w:r w:rsidR="00B530A6">
        <w:rPr>
          <w:rFonts w:hint="eastAsia"/>
        </w:rPr>
        <w:t>时间序列</w:t>
      </w:r>
      <w:r w:rsidR="007C3A34">
        <w:rPr>
          <w:rFonts w:hint="eastAsia"/>
        </w:rPr>
        <w:t>的</w:t>
      </w:r>
      <w:r>
        <w:rPr>
          <w:rFonts w:hint="eastAsia"/>
        </w:rPr>
        <w:t>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3875690A" w14:textId="62CAE426" w:rsidR="00A637D4" w:rsidRDefault="003D6AE9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585119CC" wp14:editId="4DFC8F4B">
            <wp:extent cx="5009217" cy="3814199"/>
            <wp:effectExtent l="0" t="0" r="127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deal_cross_validation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09217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0147B" w14:textId="6044EDFA" w:rsidR="003D6AE9" w:rsidRDefault="003D6AE9" w:rsidP="003D6AE9">
      <w:pPr>
        <w:pStyle w:val="afd"/>
        <w:spacing w:after="156"/>
      </w:pPr>
      <w:bookmarkStart w:id="44" w:name="_Ref109482386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14</w:t>
      </w:r>
      <w:r>
        <w:fldChar w:fldCharType="end"/>
      </w:r>
      <w:bookmarkEnd w:id="44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 w:rsidR="0036276E">
        <w:rPr>
          <w:rFonts w:hint="eastAsia"/>
        </w:rPr>
        <w:t>(</w:t>
      </w:r>
      <w:r w:rsidR="0036276E">
        <w:t>b)</w:t>
      </w:r>
      <w:r w:rsidR="0036276E">
        <w:rPr>
          <w:rFonts w:hint="eastAsia"/>
        </w:rPr>
        <w:t>及其</w:t>
      </w:r>
      <w:r>
        <w:rPr>
          <w:rFonts w:hint="eastAsia"/>
        </w:rPr>
        <w:t>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7C22470" w14:textId="2242B027" w:rsidR="000C540F" w:rsidRDefault="000C540F" w:rsidP="0044528D">
      <w:pPr>
        <w:pStyle w:val="afffff9"/>
      </w:pPr>
      <w:r>
        <w:drawing>
          <wp:inline distT="0" distB="0" distL="0" distR="0" wp14:anchorId="736C817C" wp14:editId="6CE9F940">
            <wp:extent cx="5008916" cy="3813969"/>
            <wp:effectExtent l="0" t="0" r="127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ideal_season_res_mean.png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008916" cy="3813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6777AB" w14:textId="0E9D1423" w:rsidR="000C540F" w:rsidRDefault="000C540F" w:rsidP="000C540F">
      <w:pPr>
        <w:pStyle w:val="afd"/>
        <w:spacing w:after="156"/>
      </w:pPr>
      <w:bookmarkStart w:id="45" w:name="_Ref10948262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15</w:t>
      </w:r>
      <w:r>
        <w:fldChar w:fldCharType="end"/>
      </w:r>
      <w:bookmarkEnd w:id="45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及其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08BC4DA" w14:textId="0E7596CE" w:rsidR="00AA0F92" w:rsidRDefault="004549B9" w:rsidP="00AA0F92">
      <w:pPr>
        <w:pStyle w:val="21"/>
      </w:pPr>
      <w:bookmarkStart w:id="46" w:name="_Toc109554307"/>
      <w:r>
        <w:lastRenderedPageBreak/>
        <w:t xml:space="preserve">Classical decomposition of </w:t>
      </w:r>
      <w:r w:rsidR="00167463">
        <w:t xml:space="preserve">several </w:t>
      </w:r>
      <w:r>
        <w:t>r</w:t>
      </w:r>
      <w:r w:rsidR="00AA0F92">
        <w:t>eal time-indices</w:t>
      </w:r>
      <w:bookmarkEnd w:id="46"/>
    </w:p>
    <w:p w14:paraId="502717CE" w14:textId="206FFA14" w:rsidR="005E10B2" w:rsidRDefault="00DB6C0A" w:rsidP="00DB6C0A">
      <w:pPr>
        <w:pStyle w:val="31"/>
      </w:pPr>
      <w:bookmarkStart w:id="47" w:name="_Toc109554308"/>
      <w:r>
        <w:t>E</w:t>
      </w:r>
      <w:r w:rsidR="00CC646C">
        <w:t>RSST</w:t>
      </w:r>
      <w:r>
        <w:t xml:space="preserve"> v5 </w:t>
      </w:r>
      <w:r w:rsidR="00CC646C" w:rsidRPr="00CC646C">
        <w:t>global monthly SST</w:t>
      </w:r>
      <w:r w:rsidR="00AC2A65">
        <w:t xml:space="preserve"> (1902-2021)</w:t>
      </w:r>
      <w:bookmarkEnd w:id="47"/>
    </w:p>
    <w:p w14:paraId="25D898AF" w14:textId="79445BA3" w:rsidR="005E10B2" w:rsidRPr="00EF5F83" w:rsidRDefault="00EF5F83" w:rsidP="0044528D">
      <w:pPr>
        <w:pStyle w:val="afffff9"/>
      </w:pPr>
      <w:r>
        <w:drawing>
          <wp:inline distT="0" distB="0" distL="0" distR="0" wp14:anchorId="4E7C6F9B" wp14:editId="263AFEA2">
            <wp:extent cx="5067615" cy="2493574"/>
            <wp:effectExtent l="0" t="0" r="0" b="2540"/>
            <wp:docPr id="16" name="图片 16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ersst_v5_M-1A_cm2raw_RMSE_CC.png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FF62A" w14:textId="5BF326DC" w:rsidR="005E10B2" w:rsidRDefault="005E10B2" w:rsidP="005E10B2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16</w:t>
      </w:r>
      <w:r>
        <w:fldChar w:fldCharType="end"/>
      </w:r>
      <w:r>
        <w:t xml:space="preserve">  </w:t>
      </w:r>
      <w:r w:rsidR="00813522">
        <w:rPr>
          <w:rFonts w:hint="eastAsia"/>
        </w:rPr>
        <w:t>对</w:t>
      </w:r>
      <w:r w:rsidR="00813522">
        <w:rPr>
          <w:rFonts w:hint="eastAsia"/>
        </w:rPr>
        <w:t>E</w:t>
      </w:r>
      <w:r w:rsidR="00813522">
        <w:t>RSST v5</w:t>
      </w:r>
      <w:r w:rsidR="00813522">
        <w:rPr>
          <w:rFonts w:hint="eastAsia"/>
        </w:rPr>
        <w:t>全球</w:t>
      </w:r>
      <w:r w:rsidR="00813522">
        <w:rPr>
          <w:rFonts w:hint="eastAsia"/>
        </w:rPr>
        <w:t>SST</w:t>
      </w:r>
      <w:r w:rsidR="00813522">
        <w:rPr>
          <w:rFonts w:hint="eastAsia"/>
        </w:rPr>
        <w:t>数据</w:t>
      </w:r>
      <w:r w:rsidR="00813522">
        <w:rPr>
          <w:rFonts w:hint="eastAsia"/>
        </w:rPr>
        <w:t>(</w:t>
      </w:r>
      <w:r w:rsidR="00813522">
        <w:t>1902-2021</w:t>
      </w:r>
      <w:r w:rsidR="00813522">
        <w:rPr>
          <w:rFonts w:hint="eastAsia"/>
        </w:rPr>
        <w:t>)</w:t>
      </w:r>
      <w:r w:rsidR="00813522">
        <w:rPr>
          <w:rFonts w:hint="eastAsia"/>
        </w:rPr>
        <w:t>，</w:t>
      </w:r>
      <w:r w:rsidR="00AC2A65">
        <w:rPr>
          <w:rFonts w:hint="eastAsia"/>
        </w:rPr>
        <w:t>M</w:t>
      </w:r>
      <w:r w:rsidR="00AC2A65">
        <w:t>-1A</w:t>
      </w:r>
      <w:r w:rsidR="00AC2A65">
        <w:rPr>
          <w:rFonts w:hint="eastAsia"/>
        </w:rPr>
        <w:t>方法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</w:t>
      </w:r>
      <w:r w:rsidR="00813522">
        <w:rPr>
          <w:rFonts w:hint="eastAsia"/>
        </w:rPr>
        <w:t>原</w:t>
      </w:r>
      <w:r>
        <w:rPr>
          <w:rFonts w:hint="eastAsia"/>
        </w:rPr>
        <w:t>时间序列的</w:t>
      </w:r>
      <w:r w:rsidR="00813522">
        <w:t>root-mean-square error (</w:t>
      </w:r>
      <w:r w:rsidR="00813522">
        <w:rPr>
          <w:rFonts w:hint="eastAsia"/>
        </w:rPr>
        <w:t>R</w:t>
      </w:r>
      <w:r w:rsidR="00813522">
        <w:t xml:space="preserve">MSE) (a) </w:t>
      </w:r>
      <w:r w:rsidR="00813522">
        <w:rPr>
          <w:rFonts w:hint="eastAsia"/>
        </w:rPr>
        <w:t>a</w:t>
      </w:r>
      <w:r w:rsidR="00813522">
        <w:t xml:space="preserve">nd </w:t>
      </w:r>
      <w:r w:rsidR="00813522">
        <w:rPr>
          <w:rFonts w:hint="eastAsia"/>
        </w:rPr>
        <w:t>Pe</w:t>
      </w:r>
      <w:r w:rsidR="00813522">
        <w:t>arson linear</w:t>
      </w:r>
      <w:r w:rsidR="00813522" w:rsidRPr="00813522">
        <w:t xml:space="preserve"> </w:t>
      </w:r>
      <w:r w:rsidR="00813522">
        <w:t>c</w:t>
      </w:r>
      <w:r w:rsidR="00813522" w:rsidRPr="00813522">
        <w:t>orrelation coefficients</w:t>
      </w:r>
      <w:r w:rsidR="00813522">
        <w:t xml:space="preserve"> (CC) (b).</w:t>
      </w:r>
    </w:p>
    <w:p w14:paraId="19D024F8" w14:textId="56D6964A" w:rsidR="006D2FA0" w:rsidRDefault="006D2FA0" w:rsidP="0044528D">
      <w:pPr>
        <w:pStyle w:val="afffff9"/>
      </w:pPr>
      <w:r>
        <w:rPr>
          <w:rFonts w:hint="eastAsia"/>
        </w:rPr>
        <w:drawing>
          <wp:inline distT="0" distB="0" distL="0" distR="0" wp14:anchorId="6F5DE6F3" wp14:editId="60FDF88E">
            <wp:extent cx="5067615" cy="2493574"/>
            <wp:effectExtent l="0" t="0" r="0" b="254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ersst_v5_M-1A_cm2raw_RMSE_CC.png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4EBD74" w14:textId="4EA7F8F4" w:rsidR="006D2FA0" w:rsidRDefault="00435255" w:rsidP="006D2FA0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17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</w:t>
      </w:r>
      <w:r w:rsidR="006908DA">
        <w:rPr>
          <w:rFonts w:hint="eastAsia"/>
        </w:rPr>
        <w:t>的</w:t>
      </w:r>
      <w:r w:rsidR="006908DA">
        <w:rPr>
          <w:rFonts w:hint="eastAsia"/>
        </w:rPr>
        <w:t>c</w:t>
      </w:r>
      <w:r w:rsidR="006908DA">
        <w:t>ross-validated RMSE</w:t>
      </w:r>
      <w:r>
        <w:t xml:space="preserve"> (</w:t>
      </w:r>
      <w:r w:rsidR="006908DA">
        <w:t>CVE</w:t>
      </w:r>
      <w:r>
        <w:t xml:space="preserve">) (a) </w:t>
      </w:r>
      <w:r w:rsidR="006908DA">
        <w:rPr>
          <w:rFonts w:hint="eastAsia"/>
        </w:rPr>
        <w:t>and</w:t>
      </w:r>
      <w:r>
        <w:t xml:space="preserve"> </w:t>
      </w:r>
      <w:r w:rsidR="006908DA">
        <w:t xml:space="preserve">explained variance (EV) </w:t>
      </w:r>
      <w:r>
        <w:t>(b).</w:t>
      </w:r>
    </w:p>
    <w:p w14:paraId="015080A2" w14:textId="03E32BFC" w:rsidR="006D2FA0" w:rsidRDefault="006D2FA0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125A86B3" wp14:editId="1D95857F">
            <wp:extent cx="5067615" cy="2505461"/>
            <wp:effectExtent l="0" t="0" r="0" b="9525"/>
            <wp:docPr id="18" name="图片 18" descr="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ersst_v5_M-1A_mean_season_residual.png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20C78C" w14:textId="666129B7" w:rsidR="006D2FA0" w:rsidRPr="00435255" w:rsidRDefault="00435255" w:rsidP="006D2FA0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18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</w:t>
      </w:r>
      <w:r w:rsidR="00F00523">
        <w:t>A</w:t>
      </w:r>
      <w:r>
        <w:rPr>
          <w:rFonts w:hint="eastAsia"/>
        </w:rPr>
        <w:t>方法输出的</w:t>
      </w:r>
      <w:r w:rsidR="00CE0897">
        <w:t>seasonal component (a)</w:t>
      </w:r>
      <w:r w:rsidR="00CE0897">
        <w:rPr>
          <w:rFonts w:hint="eastAsia"/>
        </w:rPr>
        <w:t>和</w:t>
      </w:r>
      <w:r w:rsidR="00CE0897">
        <w:rPr>
          <w:rFonts w:hint="eastAsia"/>
        </w:rPr>
        <w:t>r</w:t>
      </w:r>
      <w:r w:rsidR="00CE0897">
        <w:t>esidual (b)</w:t>
      </w:r>
      <w:r w:rsidR="00CE0897">
        <w:rPr>
          <w:rFonts w:hint="eastAsia"/>
        </w:rPr>
        <w:t>的平均值</w:t>
      </w:r>
      <w:r>
        <w:t>.</w:t>
      </w:r>
    </w:p>
    <w:p w14:paraId="3D1B0251" w14:textId="139CE764" w:rsidR="006D2FA0" w:rsidRDefault="006D2FA0" w:rsidP="0044528D">
      <w:pPr>
        <w:pStyle w:val="afffff9"/>
      </w:pPr>
      <w:r>
        <w:rPr>
          <w:rFonts w:hint="eastAsia"/>
        </w:rPr>
        <w:drawing>
          <wp:inline distT="0" distB="0" distL="0" distR="0" wp14:anchorId="7FAB0BF6" wp14:editId="29A51928">
            <wp:extent cx="5067615" cy="2493574"/>
            <wp:effectExtent l="0" t="0" r="0" b="2540"/>
            <wp:docPr id="19" name="图片 19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ersst_v5_M-1B_cm2raw_RMSE_CC.png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4BD67D" w14:textId="1756E5E2" w:rsidR="006D2FA0" w:rsidRDefault="00435255" w:rsidP="006D2FA0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19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的</w:t>
      </w:r>
      <w:r>
        <w:t>root-mean-square error (</w:t>
      </w:r>
      <w:r>
        <w:rPr>
          <w:rFonts w:hint="eastAsia"/>
        </w:rPr>
        <w:t>R</w:t>
      </w:r>
      <w:r>
        <w:t xml:space="preserve">MSE) (a) </w:t>
      </w:r>
      <w:r>
        <w:rPr>
          <w:rFonts w:hint="eastAsia"/>
        </w:rPr>
        <w:t>a</w:t>
      </w:r>
      <w:r>
        <w:t xml:space="preserve">nd </w:t>
      </w:r>
      <w:r>
        <w:rPr>
          <w:rFonts w:hint="eastAsia"/>
        </w:rPr>
        <w:t>Pe</w:t>
      </w:r>
      <w:r>
        <w:t>arson linear</w:t>
      </w:r>
      <w:r w:rsidRPr="00813522">
        <w:t xml:space="preserve"> </w:t>
      </w:r>
      <w:r>
        <w:t>c</w:t>
      </w:r>
      <w:r w:rsidRPr="00813522">
        <w:t>orrelation coefficients</w:t>
      </w:r>
      <w:r>
        <w:t xml:space="preserve"> (CC) (b).</w:t>
      </w:r>
    </w:p>
    <w:p w14:paraId="0565A872" w14:textId="69A0712D" w:rsidR="006D2FA0" w:rsidRPr="006D2FA0" w:rsidRDefault="006D2FA0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4B22C3D5" wp14:editId="7AECDED4">
            <wp:extent cx="5067615" cy="2493574"/>
            <wp:effectExtent l="0" t="0" r="0" b="254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ersst_v5_M-1B_cm2raw_CVE_EV.png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8EDEB" w14:textId="41A7672A" w:rsidR="008E11F1" w:rsidRDefault="008E11F1" w:rsidP="008E11F1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20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的</w:t>
      </w:r>
      <w:r>
        <w:rPr>
          <w:rFonts w:hint="eastAsia"/>
        </w:rPr>
        <w:t>c</w:t>
      </w:r>
      <w:r>
        <w:t xml:space="preserve">ross-validated RMSE (CVE) (a) </w:t>
      </w:r>
      <w:r>
        <w:rPr>
          <w:rFonts w:hint="eastAsia"/>
        </w:rPr>
        <w:t>and</w:t>
      </w:r>
      <w:r>
        <w:t xml:space="preserve"> explained variance (EV) (b).</w:t>
      </w:r>
    </w:p>
    <w:p w14:paraId="12E21EF2" w14:textId="05C1BA68" w:rsidR="006D2FA0" w:rsidRDefault="006D2FA0" w:rsidP="0044528D">
      <w:pPr>
        <w:pStyle w:val="afffff9"/>
      </w:pPr>
      <w:r>
        <w:rPr>
          <w:rFonts w:hint="eastAsia"/>
        </w:rPr>
        <w:drawing>
          <wp:inline distT="0" distB="0" distL="0" distR="0" wp14:anchorId="7596AF21" wp14:editId="3F39D240">
            <wp:extent cx="5067615" cy="2505461"/>
            <wp:effectExtent l="0" t="0" r="0" b="9525"/>
            <wp:docPr id="21" name="图片 21" descr="图表, 散点图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ersst_v5_M-1B_mean_season_residual.png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CDEA99" w14:textId="3D6B61D7" w:rsidR="008E11F1" w:rsidRPr="00435255" w:rsidRDefault="008E11F1" w:rsidP="008E11F1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21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</w:t>
      </w:r>
      <w:r>
        <w:t>seasonal component (a)</w:t>
      </w:r>
      <w:r>
        <w:rPr>
          <w:rFonts w:hint="eastAsia"/>
        </w:rPr>
        <w:t>和</w:t>
      </w:r>
      <w:r>
        <w:rPr>
          <w:rFonts w:hint="eastAsia"/>
        </w:rPr>
        <w:t>r</w:t>
      </w:r>
      <w:r>
        <w:t>esidual (b)</w:t>
      </w:r>
      <w:r>
        <w:rPr>
          <w:rFonts w:hint="eastAsia"/>
        </w:rPr>
        <w:t>的平均值</w:t>
      </w:r>
      <w:r>
        <w:t>.</w:t>
      </w:r>
    </w:p>
    <w:p w14:paraId="7418DA6E" w14:textId="7D9A7432" w:rsidR="006D2FA0" w:rsidRDefault="00EA0683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0AF0EA21" wp14:editId="06DBB777">
            <wp:extent cx="5067615" cy="2505461"/>
            <wp:effectExtent l="0" t="0" r="0" b="9525"/>
            <wp:docPr id="22" name="图片 22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ersst_v5_M-1B_minus_M-1A_season.png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A263CD" w14:textId="7D21EB60" w:rsidR="00EA0683" w:rsidRPr="00435255" w:rsidRDefault="00EA0683" w:rsidP="00EA068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22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</w:t>
      </w:r>
      <w:r w:rsidR="004D1D23">
        <w:rPr>
          <w:rFonts w:hint="eastAsia"/>
        </w:rPr>
        <w:t>与</w:t>
      </w:r>
      <w:r w:rsidR="004D1D23">
        <w:rPr>
          <w:rFonts w:hint="eastAsia"/>
        </w:rPr>
        <w:t>M</w:t>
      </w:r>
      <w:r w:rsidR="004D1D23">
        <w:t>-1</w:t>
      </w:r>
      <w:r w:rsidR="004D1D23">
        <w:rPr>
          <w:rFonts w:hint="eastAsia"/>
        </w:rPr>
        <w:t>A</w:t>
      </w:r>
      <w:r w:rsidR="004D1D23">
        <w:rPr>
          <w:rFonts w:hint="eastAsia"/>
        </w:rPr>
        <w:t>方法</w:t>
      </w:r>
      <w:r>
        <w:rPr>
          <w:rFonts w:hint="eastAsia"/>
        </w:rPr>
        <w:t>输出的</w:t>
      </w:r>
      <w:r>
        <w:t>seasonal component</w:t>
      </w:r>
      <w:r w:rsidR="004D1D23">
        <w:rPr>
          <w:rFonts w:hint="eastAsia"/>
        </w:rPr>
        <w:t>之差</w:t>
      </w:r>
      <w:r w:rsidR="004D1D23">
        <w:rPr>
          <w:rFonts w:hint="eastAsia"/>
        </w:rPr>
        <w:t>.</w:t>
      </w:r>
    </w:p>
    <w:p w14:paraId="29689E19" w14:textId="72D7506B" w:rsidR="00EA0683" w:rsidRDefault="00EA0683" w:rsidP="0044528D">
      <w:pPr>
        <w:pStyle w:val="afffff9"/>
      </w:pPr>
      <w:r>
        <w:rPr>
          <w:rFonts w:hint="eastAsia"/>
        </w:rPr>
        <w:drawing>
          <wp:inline distT="0" distB="0" distL="0" distR="0" wp14:anchorId="46DD7C40" wp14:editId="32C50591">
            <wp:extent cx="5067615" cy="2493574"/>
            <wp:effectExtent l="0" t="0" r="0" b="254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ersst_v5_M-1B_minus_M-1A_residual.png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DA0590" w14:textId="4484454D" w:rsidR="007A6ED6" w:rsidRDefault="007A6ED6" w:rsidP="007A6ED6">
      <w:pPr>
        <w:pStyle w:val="afd"/>
        <w:spacing w:after="156"/>
      </w:pPr>
      <w:bookmarkStart w:id="48" w:name="_Ref109491265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23</w:t>
      </w:r>
      <w:r>
        <w:fldChar w:fldCharType="end"/>
      </w:r>
      <w:bookmarkEnd w:id="48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205FA175" w14:textId="76488CD0" w:rsidR="0044528D" w:rsidRDefault="0044528D" w:rsidP="0044528D">
      <w:pPr>
        <w:pStyle w:val="afffff9"/>
      </w:pPr>
      <w:r>
        <w:rPr>
          <w:rFonts w:hint="eastAsia"/>
        </w:rPr>
        <w:drawing>
          <wp:inline distT="0" distB="0" distL="0" distR="0" wp14:anchorId="0C7BB2CF" wp14:editId="3C634A60">
            <wp:extent cx="5067615" cy="2493574"/>
            <wp:effectExtent l="0" t="0" r="0" b="2540"/>
            <wp:docPr id="24" name="图片 24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ersst_v5_M-1A_minus_M-2_residual.png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0DA42F" w14:textId="30982B5A" w:rsidR="0044528D" w:rsidRDefault="0044528D" w:rsidP="0044528D">
      <w:pPr>
        <w:pStyle w:val="afd"/>
        <w:spacing w:after="156"/>
      </w:pPr>
      <w:bookmarkStart w:id="49" w:name="_Ref10949160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24</w:t>
      </w:r>
      <w:r>
        <w:fldChar w:fldCharType="end"/>
      </w:r>
      <w:bookmarkEnd w:id="49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584F104E" w14:textId="6CB3F0B0" w:rsidR="0044528D" w:rsidRDefault="0044528D" w:rsidP="0044528D">
      <w:pPr>
        <w:pStyle w:val="afffff9"/>
      </w:pPr>
      <w:r>
        <w:lastRenderedPageBreak/>
        <w:drawing>
          <wp:inline distT="0" distB="0" distL="0" distR="0" wp14:anchorId="4E258281" wp14:editId="6E4F1DD1">
            <wp:extent cx="5067615" cy="2505461"/>
            <wp:effectExtent l="0" t="0" r="0" b="952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ersst_v5_M-1B_minus_M-2_residual.png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94C8B" w14:textId="7AA2409E" w:rsidR="0044528D" w:rsidRDefault="0044528D" w:rsidP="0044528D">
      <w:pPr>
        <w:pStyle w:val="afd"/>
        <w:spacing w:after="156"/>
      </w:pPr>
      <w:bookmarkStart w:id="50" w:name="_Ref109491603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25</w:t>
      </w:r>
      <w:r>
        <w:fldChar w:fldCharType="end"/>
      </w:r>
      <w:bookmarkEnd w:id="50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5A3C33C4" w14:textId="22049443" w:rsidR="0044528D" w:rsidRDefault="00661915" w:rsidP="00661915">
      <w:pPr>
        <w:pStyle w:val="afffff9"/>
      </w:pPr>
      <w:r>
        <w:drawing>
          <wp:inline distT="0" distB="0" distL="0" distR="0" wp14:anchorId="24B89CA4" wp14:editId="34E5955E">
            <wp:extent cx="5067615" cy="2493574"/>
            <wp:effectExtent l="0" t="0" r="0" b="254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ersst_v5_M-2A_minus_M-2_residual.png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93B11" w14:textId="27EF9980" w:rsidR="0044528D" w:rsidRDefault="0044528D" w:rsidP="0044528D">
      <w:pPr>
        <w:pStyle w:val="afd"/>
        <w:spacing w:after="156"/>
      </w:pPr>
      <w:bookmarkStart w:id="51" w:name="_Ref10949160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26</w:t>
      </w:r>
      <w:r>
        <w:fldChar w:fldCharType="end"/>
      </w:r>
      <w:bookmarkEnd w:id="51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6F24FA4D" w14:textId="23B95B34" w:rsidR="00267BE8" w:rsidRDefault="00267BE8" w:rsidP="00267BE8">
      <w:pPr>
        <w:pStyle w:val="afffff9"/>
      </w:pPr>
      <w:r>
        <w:drawing>
          <wp:inline distT="0" distB="0" distL="0" distR="0" wp14:anchorId="18ECA5F2" wp14:editId="1C65B9D1">
            <wp:extent cx="5067615" cy="2493574"/>
            <wp:effectExtent l="0" t="0" r="0" b="2540"/>
            <wp:docPr id="29" name="图片 29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ersst_v5_M-2S_minus_M-2_season.png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7E403F" w14:textId="1DA3F132" w:rsidR="00267BE8" w:rsidRDefault="00267BE8" w:rsidP="00267BE8">
      <w:pPr>
        <w:pStyle w:val="afd"/>
        <w:spacing w:after="156"/>
      </w:pPr>
      <w:bookmarkStart w:id="52" w:name="_Ref10949281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27</w:t>
      </w:r>
      <w:r>
        <w:fldChar w:fldCharType="end"/>
      </w:r>
      <w:bookmarkEnd w:id="52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seasonal component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79BCE771" w14:textId="6D8DA936" w:rsidR="0044528D" w:rsidRDefault="002061A9" w:rsidP="00661915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76F6DD91" wp14:editId="271B9AA2">
            <wp:extent cx="5067615" cy="2493574"/>
            <wp:effectExtent l="0" t="0" r="0" b="2540"/>
            <wp:docPr id="30" name="图片 30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ersst_v5_M-2A_minus_M-1A_residual.png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F9156E" w14:textId="6382A1D1" w:rsidR="002061A9" w:rsidRDefault="002061A9" w:rsidP="002061A9">
      <w:pPr>
        <w:pStyle w:val="afd"/>
        <w:spacing w:after="156"/>
      </w:pPr>
      <w:bookmarkStart w:id="53" w:name="_Ref10949594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28</w:t>
      </w:r>
      <w:r>
        <w:fldChar w:fldCharType="end"/>
      </w:r>
      <w:bookmarkEnd w:id="53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793E4C17" w14:textId="25FC26CD" w:rsidR="002061A9" w:rsidRDefault="002061A9" w:rsidP="002061A9">
      <w:pPr>
        <w:pStyle w:val="afffff9"/>
      </w:pPr>
      <w:r>
        <w:rPr>
          <w:rFonts w:hint="eastAsia"/>
        </w:rPr>
        <w:drawing>
          <wp:inline distT="0" distB="0" distL="0" distR="0" wp14:anchorId="3A9A4876" wp14:editId="05B6E772">
            <wp:extent cx="5067615" cy="2505461"/>
            <wp:effectExtent l="0" t="0" r="0" b="9525"/>
            <wp:docPr id="31" name="图片 31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ersst_v5_M-1B_minus_M-2A_residual.png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6958E5" w14:textId="3BF461CA" w:rsidR="002061A9" w:rsidRDefault="002061A9" w:rsidP="002061A9">
      <w:pPr>
        <w:pStyle w:val="afd"/>
        <w:spacing w:after="156"/>
      </w:pPr>
      <w:bookmarkStart w:id="54" w:name="_Ref10949593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29</w:t>
      </w:r>
      <w:r>
        <w:fldChar w:fldCharType="end"/>
      </w:r>
      <w:bookmarkEnd w:id="54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B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06F0A131" w14:textId="709F16B0" w:rsidR="002061A9" w:rsidRDefault="002061A9" w:rsidP="002061A9">
      <w:pPr>
        <w:pStyle w:val="afffff9"/>
      </w:pPr>
      <w:r>
        <w:rPr>
          <w:rFonts w:hint="eastAsia"/>
        </w:rPr>
        <w:drawing>
          <wp:inline distT="0" distB="0" distL="0" distR="0" wp14:anchorId="504CC925" wp14:editId="4329539F">
            <wp:extent cx="5067615" cy="2505461"/>
            <wp:effectExtent l="0" t="0" r="0" b="9525"/>
            <wp:docPr id="32" name="图片 32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ersst_v5_M-2A_minus_M-2_residual.png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E1B209" w14:textId="669EF1E4" w:rsidR="002061A9" w:rsidRDefault="002061A9" w:rsidP="002061A9">
      <w:pPr>
        <w:pStyle w:val="afd"/>
        <w:spacing w:after="156"/>
      </w:pPr>
      <w:bookmarkStart w:id="55" w:name="_Ref10949616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30</w:t>
      </w:r>
      <w:r>
        <w:fldChar w:fldCharType="end"/>
      </w:r>
      <w:bookmarkEnd w:id="55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 w:rsidR="004721AA"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4C9B388E" w14:textId="1A6A6C38" w:rsidR="00261BBB" w:rsidRDefault="00261BBB" w:rsidP="00261BBB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2FD93D62" wp14:editId="7467648F">
            <wp:extent cx="5067615" cy="2505461"/>
            <wp:effectExtent l="0" t="0" r="0" b="9525"/>
            <wp:docPr id="37" name="图片 37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ersst_v5_M-2A_minus_M-2_season.png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C66B32" w14:textId="2EDC6883" w:rsidR="00261BBB" w:rsidRPr="00261BBB" w:rsidRDefault="00261BBB" w:rsidP="00261BBB">
      <w:pPr>
        <w:pStyle w:val="afd"/>
        <w:spacing w:after="156"/>
        <w:rPr>
          <w:rFonts w:hint="eastAsia"/>
        </w:rPr>
      </w:pPr>
      <w:bookmarkStart w:id="56" w:name="_Ref10955423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31</w:t>
      </w:r>
      <w:r>
        <w:fldChar w:fldCharType="end"/>
      </w:r>
      <w:bookmarkEnd w:id="56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rPr>
          <w:rFonts w:hint="eastAsia"/>
        </w:rPr>
        <w:t>s</w:t>
      </w:r>
      <w:r>
        <w:t>easonal component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0F67B671" w14:textId="4B870BA2" w:rsidR="00261BBB" w:rsidRDefault="00261BBB" w:rsidP="00261BBB">
      <w:pPr>
        <w:pStyle w:val="afffff9"/>
      </w:pPr>
      <w:r>
        <w:rPr>
          <w:rFonts w:hint="eastAsia"/>
        </w:rPr>
        <w:drawing>
          <wp:inline distT="0" distB="0" distL="0" distR="0" wp14:anchorId="0A6C57C1" wp14:editId="750F642C">
            <wp:extent cx="5067615" cy="2505461"/>
            <wp:effectExtent l="0" t="0" r="0" b="9525"/>
            <wp:docPr id="35" name="图片 35" descr="散点图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ersst_v5_M-2_mean_season_residual.png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D61893" w14:textId="4535102D" w:rsidR="00261BBB" w:rsidRPr="00261BBB" w:rsidRDefault="00261BBB" w:rsidP="00261BBB">
      <w:pPr>
        <w:pStyle w:val="afd"/>
        <w:spacing w:after="156"/>
        <w:rPr>
          <w:rFonts w:hint="eastAsia"/>
        </w:rPr>
      </w:pPr>
      <w:bookmarkStart w:id="57" w:name="_Ref10955424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32</w:t>
      </w:r>
      <w:r>
        <w:fldChar w:fldCharType="end"/>
      </w:r>
      <w:bookmarkEnd w:id="57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seasonal component (a)</w:t>
      </w:r>
      <w:r>
        <w:rPr>
          <w:rFonts w:hint="eastAsia"/>
        </w:rPr>
        <w:t>和</w:t>
      </w:r>
      <w:r>
        <w:rPr>
          <w:rFonts w:hint="eastAsia"/>
        </w:rPr>
        <w:t>r</w:t>
      </w:r>
      <w:r>
        <w:t>esidual (b)</w:t>
      </w:r>
      <w:r>
        <w:rPr>
          <w:rFonts w:hint="eastAsia"/>
        </w:rPr>
        <w:t>的平均值</w:t>
      </w:r>
      <w:r>
        <w:t>.</w:t>
      </w:r>
    </w:p>
    <w:p w14:paraId="21B01393" w14:textId="02A237DF" w:rsidR="00261BBB" w:rsidRDefault="00261BBB" w:rsidP="00261BBB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443A4A51" wp14:editId="097787DE">
            <wp:extent cx="5067615" cy="2505461"/>
            <wp:effectExtent l="0" t="0" r="0" b="9525"/>
            <wp:docPr id="36" name="图片 36" descr="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ersst_v5_M-2A_mean_season_residual.png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460974" w14:textId="5FDB669A" w:rsidR="00261BBB" w:rsidRPr="00261BBB" w:rsidRDefault="00261BBB" w:rsidP="00261BBB">
      <w:pPr>
        <w:pStyle w:val="afd"/>
        <w:spacing w:after="156"/>
        <w:rPr>
          <w:rFonts w:hint="eastAsia"/>
        </w:rPr>
      </w:pPr>
      <w:bookmarkStart w:id="58" w:name="_Ref10955424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33</w:t>
      </w:r>
      <w:r>
        <w:fldChar w:fldCharType="end"/>
      </w:r>
      <w:bookmarkEnd w:id="58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A</w:t>
      </w:r>
      <w:r>
        <w:rPr>
          <w:rFonts w:hint="eastAsia"/>
        </w:rPr>
        <w:t>方法输出的</w:t>
      </w:r>
      <w:r>
        <w:t>seasonal component (a)</w:t>
      </w:r>
      <w:r>
        <w:rPr>
          <w:rFonts w:hint="eastAsia"/>
        </w:rPr>
        <w:t>和</w:t>
      </w:r>
      <w:r>
        <w:rPr>
          <w:rFonts w:hint="eastAsia"/>
        </w:rPr>
        <w:t>r</w:t>
      </w:r>
      <w:r>
        <w:t>esidual (b)</w:t>
      </w:r>
      <w:r>
        <w:rPr>
          <w:rFonts w:hint="eastAsia"/>
        </w:rPr>
        <w:t>的平均值</w:t>
      </w:r>
      <w:r>
        <w:t>.</w:t>
      </w:r>
    </w:p>
    <w:p w14:paraId="1792D29C" w14:textId="5FE03BD1" w:rsidR="003119DB" w:rsidRDefault="003119DB" w:rsidP="003119DB">
      <w:pPr>
        <w:pStyle w:val="afffff9"/>
      </w:pPr>
      <w:r>
        <w:drawing>
          <wp:inline distT="0" distB="0" distL="0" distR="0" wp14:anchorId="3863A003" wp14:editId="6FC1C5AD">
            <wp:extent cx="5067615" cy="2493574"/>
            <wp:effectExtent l="0" t="0" r="0" b="254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ersst_v5_M-2A_minus_M-1A_residual.png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5C5825" w14:textId="04B0C42C" w:rsidR="003119DB" w:rsidRDefault="003119DB" w:rsidP="003119DB">
      <w:pPr>
        <w:pStyle w:val="afd"/>
        <w:spacing w:after="156"/>
      </w:pPr>
      <w:bookmarkStart w:id="59" w:name="_Ref10949752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34</w:t>
      </w:r>
      <w:r>
        <w:fldChar w:fldCharType="end"/>
      </w:r>
      <w:bookmarkEnd w:id="59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2D391437" w14:textId="7EAFF743" w:rsidR="003119DB" w:rsidRPr="003119DB" w:rsidRDefault="003119DB" w:rsidP="003119DB">
      <w:pPr>
        <w:pStyle w:val="afffff9"/>
      </w:pPr>
      <w:r>
        <w:rPr>
          <w:rFonts w:hint="eastAsia"/>
        </w:rPr>
        <w:drawing>
          <wp:inline distT="0" distB="0" distL="0" distR="0" wp14:anchorId="3FADC684" wp14:editId="58DA37B7">
            <wp:extent cx="5067615" cy="2493574"/>
            <wp:effectExtent l="0" t="0" r="0" b="2540"/>
            <wp:docPr id="34" name="图片 34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ersst_v5_M-1B_minus_M-2S_residual.png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D91305" w14:textId="58385567" w:rsidR="003119DB" w:rsidRDefault="003119DB" w:rsidP="003119DB">
      <w:pPr>
        <w:pStyle w:val="afd"/>
        <w:spacing w:after="156"/>
      </w:pPr>
      <w:bookmarkStart w:id="60" w:name="_Ref10949753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563892">
        <w:rPr>
          <w:noProof/>
        </w:rPr>
        <w:t>35</w:t>
      </w:r>
      <w:r>
        <w:fldChar w:fldCharType="end"/>
      </w:r>
      <w:bookmarkEnd w:id="60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0879BAD5" w14:textId="77777777" w:rsidR="00C976DB" w:rsidRDefault="00C976DB" w:rsidP="00C976DB">
      <w:pPr>
        <w:pStyle w:val="31"/>
      </w:pPr>
      <w:bookmarkStart w:id="61" w:name="_Toc109554309"/>
      <w:r>
        <w:lastRenderedPageBreak/>
        <w:t>Comparison of different methods</w:t>
      </w:r>
      <w:bookmarkEnd w:id="61"/>
    </w:p>
    <w:p w14:paraId="01C83DBA" w14:textId="68A82A94" w:rsidR="008953B8" w:rsidRDefault="005706CA" w:rsidP="008953B8">
      <w:pPr>
        <w:pStyle w:val="a2"/>
      </w:pPr>
      <w:r>
        <w:rPr>
          <w:rFonts w:hint="eastAsia"/>
        </w:rPr>
        <w:t>M</w:t>
      </w:r>
      <w:r>
        <w:t>-1</w:t>
      </w:r>
      <w:r>
        <w:rPr>
          <w:rFonts w:hint="eastAsia"/>
        </w:rPr>
        <w:t>B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31248A">
        <w:rPr>
          <w:rFonts w:hint="eastAsia"/>
        </w:rPr>
        <w:t>由于这两种方法的区别，仅在于</w:t>
      </w:r>
      <w:r w:rsidR="0031248A">
        <w:rPr>
          <w:rFonts w:hint="eastAsia"/>
        </w:rPr>
        <w:t>t</w:t>
      </w:r>
      <w:r w:rsidR="0031248A">
        <w:t>rend</w:t>
      </w:r>
      <w:r w:rsidR="0031248A">
        <w:rPr>
          <w:rFonts w:hint="eastAsia"/>
        </w:rPr>
        <w:t>与</w:t>
      </w:r>
      <w:r w:rsidR="0031248A">
        <w:rPr>
          <w:rFonts w:hint="eastAsia"/>
        </w:rPr>
        <w:t>s</w:t>
      </w:r>
      <w:r w:rsidR="0031248A">
        <w:t>easonal component</w:t>
      </w:r>
      <w:r w:rsidR="0031248A">
        <w:rPr>
          <w:rFonts w:hint="eastAsia"/>
        </w:rPr>
        <w:t>估计和去除次序的不同，下文称这种区别为</w:t>
      </w:r>
      <w:r w:rsidR="0031248A" w:rsidRPr="0031248A">
        <w:rPr>
          <w:rStyle w:val="af6"/>
          <w:rFonts w:hint="eastAsia"/>
        </w:rPr>
        <w:t>交换误差</w:t>
      </w:r>
      <w:r w:rsidR="0069337B">
        <w:rPr>
          <w:rStyle w:val="af6"/>
          <w:rFonts w:hint="eastAsia"/>
        </w:rPr>
        <w:t>(s</w:t>
      </w:r>
      <w:r w:rsidR="0069337B">
        <w:rPr>
          <w:rStyle w:val="af6"/>
        </w:rPr>
        <w:t>wap error)</w:t>
      </w:r>
      <w:r w:rsidR="0031248A">
        <w:rPr>
          <w:rFonts w:hint="eastAsia"/>
        </w:rPr>
        <w:t>.</w:t>
      </w:r>
      <w:r w:rsidR="0031248A">
        <w:t xml:space="preserve"> </w:t>
      </w:r>
      <w:r>
        <w:rPr>
          <w:rFonts w:hint="eastAsia"/>
        </w:rPr>
        <w:t>在</w:t>
      </w:r>
      <w:r>
        <w:rPr>
          <w:rFonts w:hint="eastAsia"/>
        </w:rPr>
        <w:t>ERSST</w:t>
      </w:r>
      <w:r>
        <w:rPr>
          <w:rFonts w:hint="eastAsia"/>
        </w:rPr>
        <w:t>算例中，输出</w:t>
      </w:r>
      <w:r>
        <w:rPr>
          <w:rFonts w:hint="eastAsia"/>
        </w:rPr>
        <w:t>r</w:t>
      </w:r>
      <w:r>
        <w:t>esidual</w:t>
      </w:r>
      <w:r>
        <w:t>差异</w:t>
      </w:r>
      <w:r>
        <w:rPr>
          <w:rFonts w:hint="eastAsia"/>
        </w:rPr>
        <w:t>的最值分布（</w:t>
      </w:r>
      <w:r>
        <w:fldChar w:fldCharType="begin"/>
      </w:r>
      <w:r>
        <w:instrText xml:space="preserve"> REF _Ref109491265 \h </w:instrText>
      </w:r>
      <w:r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3</w:t>
      </w:r>
      <w:r>
        <w:fldChar w:fldCharType="end"/>
      </w:r>
      <w:r>
        <w:rPr>
          <w:rFonts w:hint="eastAsia"/>
        </w:rPr>
        <w:t>）表明，</w:t>
      </w:r>
      <w:r w:rsidR="008953B8">
        <w:t>差异较大区域出现在北半球两个西边界暖流的延伸区，最大可达约</w:t>
      </w:r>
      <w:r w:rsidR="008953B8">
        <w:t>0.</w:t>
      </w:r>
      <w:r w:rsidR="000A0D9F">
        <w:t>1</w:t>
      </w:r>
      <w:r w:rsidR="0072474F">
        <w:t>6</w:t>
      </w:r>
      <w:r w:rsidR="008953B8">
        <w:t>℃</w:t>
      </w:r>
      <w:r w:rsidR="00DF5AEC">
        <w:rPr>
          <w:rFonts w:hint="eastAsia"/>
        </w:rPr>
        <w:t>；</w:t>
      </w:r>
      <w:r w:rsidR="00792FE8">
        <w:rPr>
          <w:rFonts w:hint="eastAsia"/>
        </w:rPr>
        <w:t>其他多数区域，这个差值不超过</w:t>
      </w:r>
      <w:r w:rsidR="00792FE8">
        <w:rPr>
          <w:rFonts w:hint="eastAsia"/>
        </w:rPr>
        <w:t>0</w:t>
      </w:r>
      <w:r w:rsidR="00792FE8">
        <w:t>.1℃.</w:t>
      </w:r>
    </w:p>
    <w:p w14:paraId="2B58074F" w14:textId="7B05AE05" w:rsidR="00B02AA0" w:rsidRDefault="006003CB" w:rsidP="008953B8">
      <w:pPr>
        <w:pStyle w:val="a2"/>
      </w:pP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 w:rsidR="005706CA">
        <w:rPr>
          <w:rFonts w:hint="eastAsia"/>
        </w:rPr>
        <w:t>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5706CA">
        <w:rPr>
          <w:rFonts w:hint="eastAsia"/>
        </w:rPr>
        <w:t>在</w:t>
      </w:r>
      <w:r w:rsidR="005706CA">
        <w:rPr>
          <w:rFonts w:hint="eastAsia"/>
        </w:rPr>
        <w:t>ERSST</w:t>
      </w:r>
      <w:r w:rsidR="005706CA">
        <w:rPr>
          <w:rFonts w:hint="eastAsia"/>
        </w:rPr>
        <w:t>算例中，</w:t>
      </w:r>
      <w:r w:rsidR="008953B8">
        <w:t>M-1A</w:t>
      </w:r>
      <w:r w:rsidR="008953B8">
        <w:t>对</w:t>
      </w:r>
      <w:r w:rsidR="008953B8">
        <w:t>M-2</w:t>
      </w:r>
      <w:r w:rsidR="0072474F">
        <w:rPr>
          <w:rFonts w:hint="eastAsia"/>
        </w:rPr>
        <w:t>的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</w:t>
      </w:r>
      <w:r w:rsidR="00267BE8">
        <w:rPr>
          <w:rFonts w:hint="eastAsia"/>
        </w:rPr>
        <w:t>的最值分布</w:t>
      </w:r>
      <w:r w:rsidR="00B02AA0">
        <w:rPr>
          <w:rFonts w:hint="eastAsia"/>
        </w:rPr>
        <w:t>（</w:t>
      </w:r>
      <w:r w:rsidR="00B02AA0">
        <w:fldChar w:fldCharType="begin"/>
      </w:r>
      <w:r w:rsidR="00B02AA0">
        <w:instrText xml:space="preserve"> REF _Ref109491602 \h </w:instrText>
      </w:r>
      <w:r w:rsidR="00B02AA0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4</w:t>
      </w:r>
      <w:r w:rsidR="00B02AA0">
        <w:fldChar w:fldCharType="end"/>
      </w:r>
      <w:r w:rsidR="00B02AA0">
        <w:rPr>
          <w:rFonts w:hint="eastAsia"/>
        </w:rPr>
        <w:t>）</w:t>
      </w:r>
      <w:r w:rsidR="008953B8">
        <w:t>类似于对</w:t>
      </w:r>
      <w:r w:rsidR="008953B8">
        <w:t>M-1B</w:t>
      </w:r>
      <w:r w:rsidR="008953B8">
        <w:t>的（</w:t>
      </w:r>
      <w:r w:rsidR="00BB1E65">
        <w:fldChar w:fldCharType="begin"/>
      </w:r>
      <w:r w:rsidR="00BB1E65">
        <w:instrText xml:space="preserve"> REF _Ref109491265 \h </w:instrText>
      </w:r>
      <w:r w:rsidR="00BB1E65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3</w:t>
      </w:r>
      <w:r w:rsidR="00BB1E65">
        <w:fldChar w:fldCharType="end"/>
      </w:r>
      <w:r w:rsidR="008953B8">
        <w:t>）</w:t>
      </w:r>
      <w:r w:rsidR="009D1F90">
        <w:rPr>
          <w:rFonts w:hint="eastAsia"/>
        </w:rPr>
        <w:t>；这是因为，</w:t>
      </w:r>
      <w:r w:rsidR="008953B8">
        <w:t>M-1B</w:t>
      </w:r>
      <w:r w:rsidR="008953B8">
        <w:t>对</w:t>
      </w:r>
      <w:r w:rsidR="008953B8">
        <w:t>M-2</w:t>
      </w:r>
      <w:r w:rsidR="008953B8">
        <w:t>的</w:t>
      </w:r>
      <w:r w:rsidR="0072474F">
        <w:rPr>
          <w:rFonts w:hint="eastAsia"/>
        </w:rPr>
        <w:t>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较小，最大仅约</w:t>
      </w:r>
      <w:r w:rsidR="008953B8">
        <w:t>0.01℃</w:t>
      </w:r>
      <w:r w:rsidR="008953B8">
        <w:t>（</w:t>
      </w:r>
      <w:r w:rsidR="00BB1E65">
        <w:fldChar w:fldCharType="begin"/>
      </w:r>
      <w:r w:rsidR="00BB1E65">
        <w:instrText xml:space="preserve"> REF _Ref109491603 \h </w:instrText>
      </w:r>
      <w:r w:rsidR="00BB1E65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5</w:t>
      </w:r>
      <w:r w:rsidR="00BB1E65">
        <w:fldChar w:fldCharType="end"/>
      </w:r>
      <w:r w:rsidR="008953B8">
        <w:t>）</w:t>
      </w:r>
      <w:r w:rsidR="004D7D5E">
        <w:t>.</w:t>
      </w:r>
    </w:p>
    <w:p w14:paraId="79F4C5DC" w14:textId="5F47B5FE" w:rsidR="008953B8" w:rsidRDefault="005706CA" w:rsidP="008953B8">
      <w:pPr>
        <w:pStyle w:val="a2"/>
      </w:pP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的差异</w:t>
      </w:r>
      <w:r>
        <w:rPr>
          <w:rFonts w:hint="eastAsia"/>
        </w:rPr>
        <w:t>.</w:t>
      </w:r>
      <w:r w:rsidR="00311D89">
        <w:rPr>
          <w:rFonts w:hint="eastAsia"/>
        </w:rPr>
        <w:t xml:space="preserve"> </w:t>
      </w:r>
      <w:r w:rsidR="00997A3D">
        <w:t>在</w:t>
      </w:r>
      <w:r w:rsidR="00997A3D">
        <w:t>ERSST</w:t>
      </w:r>
      <w:r w:rsidR="00997A3D">
        <w:t>算例中，</w:t>
      </w:r>
      <w:r w:rsidR="00997A3D">
        <w:t>M-2S</w:t>
      </w:r>
      <w:r w:rsidR="008953B8">
        <w:t>对</w:t>
      </w:r>
      <w:r w:rsidR="008953B8">
        <w:t>M-2</w:t>
      </w:r>
      <w:r w:rsidR="008953B8">
        <w:t>的</w:t>
      </w:r>
      <w:r w:rsidR="0072474F">
        <w:rPr>
          <w:rFonts w:hint="eastAsia"/>
        </w:rPr>
        <w:t>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较大</w:t>
      </w:r>
      <w:r w:rsidR="0057210F">
        <w:t>（</w:t>
      </w:r>
      <w:r w:rsidR="0057210F">
        <w:fldChar w:fldCharType="begin"/>
      </w:r>
      <w:r w:rsidR="0057210F">
        <w:instrText xml:space="preserve"> REF _Ref109491604 \h </w:instrText>
      </w:r>
      <w:r w:rsidR="0057210F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6</w:t>
      </w:r>
      <w:r w:rsidR="0057210F">
        <w:fldChar w:fldCharType="end"/>
      </w:r>
      <w:r w:rsidR="0057210F">
        <w:t>）</w:t>
      </w:r>
      <w:r w:rsidR="0057210F">
        <w:rPr>
          <w:rFonts w:hint="eastAsia"/>
        </w:rPr>
        <w:t>，</w:t>
      </w:r>
      <w:r w:rsidR="006769E3">
        <w:rPr>
          <w:rFonts w:hint="eastAsia"/>
        </w:rPr>
        <w:t>空间分布</w:t>
      </w:r>
      <w:r w:rsidR="00F544E4">
        <w:rPr>
          <w:rFonts w:hint="eastAsia"/>
        </w:rPr>
        <w:t>类似于</w:t>
      </w:r>
      <w:r w:rsidR="00F544E4">
        <w:rPr>
          <w:rFonts w:hint="eastAsia"/>
        </w:rPr>
        <w:t>M</w:t>
      </w:r>
      <w:r w:rsidR="00F544E4">
        <w:t>-1</w:t>
      </w:r>
      <w:r w:rsidR="00F544E4">
        <w:rPr>
          <w:rFonts w:hint="eastAsia"/>
        </w:rPr>
        <w:t>B</w:t>
      </w:r>
      <w:r w:rsidR="00F544E4">
        <w:rPr>
          <w:rFonts w:hint="eastAsia"/>
        </w:rPr>
        <w:t>和</w:t>
      </w:r>
      <w:r w:rsidR="00F544E4">
        <w:rPr>
          <w:rFonts w:hint="eastAsia"/>
        </w:rPr>
        <w:t>M</w:t>
      </w:r>
      <w:r w:rsidR="00F544E4">
        <w:t>-1</w:t>
      </w:r>
      <w:r w:rsidR="00F544E4">
        <w:rPr>
          <w:rFonts w:hint="eastAsia"/>
        </w:rPr>
        <w:t>A</w:t>
      </w:r>
      <w:r w:rsidR="00F544E4">
        <w:rPr>
          <w:rFonts w:hint="eastAsia"/>
        </w:rPr>
        <w:t>的</w:t>
      </w:r>
      <w:r w:rsidR="006769E3">
        <w:rPr>
          <w:rFonts w:hint="eastAsia"/>
        </w:rPr>
        <w:t>输出</w:t>
      </w:r>
      <w:r w:rsidR="006769E3">
        <w:rPr>
          <w:rFonts w:hint="eastAsia"/>
        </w:rPr>
        <w:t>r</w:t>
      </w:r>
      <w:r w:rsidR="006769E3">
        <w:t>esidual</w:t>
      </w:r>
      <w:r w:rsidR="006769E3">
        <w:rPr>
          <w:rFonts w:hint="eastAsia"/>
        </w:rPr>
        <w:t>差异（</w:t>
      </w:r>
      <w:r w:rsidR="00F544E4">
        <w:fldChar w:fldCharType="begin"/>
      </w:r>
      <w:r w:rsidR="00F544E4">
        <w:instrText xml:space="preserve"> REF _Ref109491265 \h </w:instrText>
      </w:r>
      <w:r w:rsidR="00F544E4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3</w:t>
      </w:r>
      <w:r w:rsidR="00F544E4">
        <w:fldChar w:fldCharType="end"/>
      </w:r>
      <w:r w:rsidR="00F544E4">
        <w:rPr>
          <w:rFonts w:hint="eastAsia"/>
        </w:rPr>
        <w:t>）</w:t>
      </w:r>
      <w:r w:rsidR="008953B8">
        <w:t>，</w:t>
      </w:r>
      <w:r w:rsidR="00792FE8">
        <w:t>差异</w:t>
      </w:r>
      <w:r w:rsidR="00792FE8">
        <w:rPr>
          <w:rFonts w:hint="eastAsia"/>
        </w:rPr>
        <w:t>较大</w:t>
      </w:r>
      <w:r w:rsidR="00792FE8">
        <w:t>区域</w:t>
      </w:r>
      <w:r w:rsidR="00997A3D">
        <w:rPr>
          <w:rFonts w:hint="eastAsia"/>
        </w:rPr>
        <w:t>同样</w:t>
      </w:r>
      <w:r w:rsidR="00792FE8">
        <w:t>出现在北半球两个西边界暖流的延伸区</w:t>
      </w:r>
      <w:r w:rsidR="00792FE8">
        <w:rPr>
          <w:rFonts w:hint="eastAsia"/>
        </w:rPr>
        <w:t>，</w:t>
      </w:r>
      <w:r w:rsidR="006769E3">
        <w:rPr>
          <w:rFonts w:hint="eastAsia"/>
        </w:rPr>
        <w:t>但</w:t>
      </w:r>
      <w:r w:rsidR="00792FE8">
        <w:rPr>
          <w:rFonts w:hint="eastAsia"/>
        </w:rPr>
        <w:t>差值更大，</w:t>
      </w:r>
      <w:r w:rsidR="008953B8">
        <w:t>最大可达约</w:t>
      </w:r>
      <w:r w:rsidR="008953B8">
        <w:t>0.</w:t>
      </w:r>
      <w:r w:rsidR="00F544E4">
        <w:t>35</w:t>
      </w:r>
      <w:r w:rsidR="008953B8">
        <w:t>℃.</w:t>
      </w:r>
      <w:r w:rsidR="0057210F">
        <w:t xml:space="preserve"> </w:t>
      </w:r>
      <w:r w:rsidR="006769E3">
        <w:rPr>
          <w:rFonts w:hint="eastAsia"/>
        </w:rPr>
        <w:t>还注意到</w:t>
      </w:r>
      <w:r w:rsidR="0057210F">
        <w:rPr>
          <w:rFonts w:hint="eastAsia"/>
        </w:rPr>
        <w:t>，</w:t>
      </w:r>
      <w:r w:rsidR="0057210F">
        <w:rPr>
          <w:rFonts w:hint="eastAsia"/>
        </w:rPr>
        <w:t>M</w:t>
      </w:r>
      <w:r w:rsidR="0057210F">
        <w:t>-2</w:t>
      </w:r>
      <w:r w:rsidR="0057210F">
        <w:rPr>
          <w:rFonts w:hint="eastAsia"/>
        </w:rPr>
        <w:t>S</w:t>
      </w:r>
      <w:r w:rsidR="0057210F">
        <w:rPr>
          <w:rFonts w:hint="eastAsia"/>
        </w:rPr>
        <w:t>方法提取的</w:t>
      </w:r>
      <w:r w:rsidR="0057210F">
        <w:t>seasonal components</w:t>
      </w:r>
      <w:r w:rsidR="0057210F">
        <w:rPr>
          <w:rFonts w:hint="eastAsia"/>
        </w:rPr>
        <w:t>与</w:t>
      </w:r>
      <w:r w:rsidR="0057210F">
        <w:rPr>
          <w:rFonts w:hint="eastAsia"/>
        </w:rPr>
        <w:t>M</w:t>
      </w:r>
      <w:r w:rsidR="0057210F">
        <w:t>-2</w:t>
      </w:r>
      <w:r w:rsidR="0057210F">
        <w:rPr>
          <w:rFonts w:hint="eastAsia"/>
        </w:rPr>
        <w:t>的差异的最值分布（</w:t>
      </w:r>
      <w:r w:rsidR="0057210F">
        <w:fldChar w:fldCharType="begin"/>
      </w:r>
      <w:r w:rsidR="0057210F">
        <w:instrText xml:space="preserve"> </w:instrText>
      </w:r>
      <w:r w:rsidR="0057210F">
        <w:rPr>
          <w:rFonts w:hint="eastAsia"/>
        </w:rPr>
        <w:instrText>REF _Ref109492811 \h</w:instrText>
      </w:r>
      <w:r w:rsidR="0057210F">
        <w:instrText xml:space="preserve"> </w:instrText>
      </w:r>
      <w:r w:rsidR="0057210F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7</w:t>
      </w:r>
      <w:r w:rsidR="0057210F">
        <w:fldChar w:fldCharType="end"/>
      </w:r>
      <w:r w:rsidR="0057210F">
        <w:rPr>
          <w:rFonts w:hint="eastAsia"/>
        </w:rPr>
        <w:t>）</w:t>
      </w:r>
      <w:r w:rsidR="006769E3">
        <w:rPr>
          <w:rFonts w:hint="eastAsia"/>
        </w:rPr>
        <w:t>与</w:t>
      </w:r>
      <w:r w:rsidR="006769E3">
        <w:fldChar w:fldCharType="begin"/>
      </w:r>
      <w:r w:rsidR="006769E3">
        <w:instrText xml:space="preserve"> REF _Ref109491604 \h </w:instrText>
      </w:r>
      <w:r w:rsidR="006769E3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6</w:t>
      </w:r>
      <w:r w:rsidR="006769E3">
        <w:fldChar w:fldCharType="end"/>
      </w:r>
      <w:r w:rsidR="006769E3">
        <w:rPr>
          <w:rFonts w:hint="eastAsia"/>
        </w:rPr>
        <w:t>类似，说明对季节周期提取方式的差别是造成同属预估</w:t>
      </w:r>
      <w:r w:rsidR="006769E3">
        <w:rPr>
          <w:rFonts w:hint="eastAsia"/>
        </w:rPr>
        <w:t>-</w:t>
      </w:r>
      <w:r w:rsidR="006769E3">
        <w:rPr>
          <w:rFonts w:hint="eastAsia"/>
        </w:rPr>
        <w:t>校正类方法的</w:t>
      </w:r>
      <w:r w:rsidR="006769E3">
        <w:rPr>
          <w:rFonts w:hint="eastAsia"/>
        </w:rPr>
        <w:t>M</w:t>
      </w:r>
      <w:r w:rsidR="006769E3">
        <w:t>-2</w:t>
      </w:r>
      <w:r w:rsidR="006769E3">
        <w:rPr>
          <w:rFonts w:hint="eastAsia"/>
        </w:rPr>
        <w:t>和</w:t>
      </w:r>
      <w:r w:rsidR="006769E3">
        <w:rPr>
          <w:rFonts w:hint="eastAsia"/>
        </w:rPr>
        <w:t>M</w:t>
      </w:r>
      <w:r w:rsidR="006769E3">
        <w:t>-2</w:t>
      </w:r>
      <w:r w:rsidR="006769E3">
        <w:rPr>
          <w:rFonts w:hint="eastAsia"/>
        </w:rPr>
        <w:t>S</w:t>
      </w:r>
      <w:r w:rsidR="006769E3">
        <w:rPr>
          <w:rFonts w:hint="eastAsia"/>
        </w:rPr>
        <w:t>的经典分解结果差异的原因</w:t>
      </w:r>
      <w:r w:rsidR="006769E3">
        <w:rPr>
          <w:rFonts w:hint="eastAsia"/>
        </w:rPr>
        <w:t>.</w:t>
      </w:r>
    </w:p>
    <w:p w14:paraId="0604B499" w14:textId="0521C102" w:rsidR="00792FE8" w:rsidRPr="001316E3" w:rsidRDefault="00D1436A" w:rsidP="008953B8">
      <w:pPr>
        <w:pStyle w:val="a2"/>
        <w:rPr>
          <w:rFonts w:hint="eastAsia"/>
        </w:rPr>
      </w:pPr>
      <w:r>
        <w:rPr>
          <w:rFonts w:hint="eastAsia"/>
        </w:rPr>
        <w:t>M</w:t>
      </w:r>
      <w:r>
        <w:t>-2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 w:rsidR="003953C2">
        <w:rPr>
          <w:rFonts w:hint="eastAsia"/>
        </w:rPr>
        <w:t>A</w:t>
      </w:r>
      <w:r w:rsidR="003953C2">
        <w:t xml:space="preserve">, </w:t>
      </w:r>
      <w:r w:rsidR="00714DFB">
        <w:t>M-1</w:t>
      </w:r>
      <w:r w:rsidR="003953C2">
        <w:t>B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8953B8">
        <w:t>在</w:t>
      </w:r>
      <w:r w:rsidR="008953B8">
        <w:t>ERSST</w:t>
      </w:r>
      <w:r w:rsidR="008953B8">
        <w:t>算例中，</w:t>
      </w:r>
      <w:r w:rsidR="008953B8">
        <w:t>M-2</w:t>
      </w:r>
      <w:r w:rsidR="00D11ED8">
        <w:rPr>
          <w:rFonts w:hint="eastAsia"/>
        </w:rPr>
        <w:t>的输出</w:t>
      </w:r>
      <w:r w:rsidR="00D11ED8">
        <w:t>residual</w:t>
      </w:r>
      <w:r w:rsidR="008953B8">
        <w:t>非常接近</w:t>
      </w:r>
      <w:r w:rsidR="008953B8">
        <w:t>M-1B</w:t>
      </w:r>
      <w:r w:rsidR="00D11ED8">
        <w:rPr>
          <w:rFonts w:hint="eastAsia"/>
        </w:rPr>
        <w:t>的</w:t>
      </w:r>
      <w:r w:rsidR="008953B8">
        <w:t>，差异最大约</w:t>
      </w:r>
      <w:r w:rsidR="008953B8">
        <w:t>0.01℃</w:t>
      </w:r>
      <w:r w:rsidR="008953B8">
        <w:t>（</w:t>
      </w:r>
      <w:r w:rsidR="00D11ED8">
        <w:fldChar w:fldCharType="begin"/>
      </w:r>
      <w:r w:rsidR="00D11ED8">
        <w:instrText xml:space="preserve"> REF _Ref109491603 \h </w:instrText>
      </w:r>
      <w:r w:rsidR="00D11ED8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5</w:t>
      </w:r>
      <w:r w:rsidR="00D11ED8">
        <w:fldChar w:fldCharType="end"/>
      </w:r>
      <w:r w:rsidR="008953B8">
        <w:t>）</w:t>
      </w:r>
      <w:r w:rsidR="00D11ED8">
        <w:rPr>
          <w:rFonts w:hint="eastAsia"/>
        </w:rPr>
        <w:t>；</w:t>
      </w:r>
      <w:r w:rsidR="008953B8">
        <w:t>但远离</w:t>
      </w:r>
      <w:r w:rsidR="008953B8">
        <w:t>M-1A</w:t>
      </w:r>
      <w:r w:rsidR="00D11ED8">
        <w:rPr>
          <w:rFonts w:hint="eastAsia"/>
        </w:rPr>
        <w:t>的</w:t>
      </w:r>
      <w:r w:rsidR="008953B8">
        <w:t>，差异最大约</w:t>
      </w:r>
      <w:r w:rsidR="008953B8">
        <w:t>0.1</w:t>
      </w:r>
      <w:r w:rsidR="00714DFB">
        <w:t>8</w:t>
      </w:r>
      <w:r w:rsidR="008953B8">
        <w:t>℃</w:t>
      </w:r>
      <w:r w:rsidR="008953B8">
        <w:t>（</w:t>
      </w:r>
      <w:r w:rsidR="00D11ED8">
        <w:fldChar w:fldCharType="begin"/>
      </w:r>
      <w:r w:rsidR="00D11ED8">
        <w:instrText xml:space="preserve"> REF _Ref109491602 \h </w:instrText>
      </w:r>
      <w:r w:rsidR="00D11ED8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4</w:t>
      </w:r>
      <w:r w:rsidR="00D11ED8">
        <w:fldChar w:fldCharType="end"/>
      </w:r>
      <w:r w:rsidR="008953B8">
        <w:t>）</w:t>
      </w:r>
      <w:r w:rsidR="00D11ED8">
        <w:rPr>
          <w:rFonts w:hint="eastAsia"/>
        </w:rPr>
        <w:t>.</w:t>
      </w:r>
      <w:r w:rsidR="000D0337">
        <w:t xml:space="preserve"> </w:t>
      </w:r>
      <w:r w:rsidR="000D0337">
        <w:rPr>
          <w:rFonts w:hint="eastAsia"/>
        </w:rPr>
        <w:t>这</w:t>
      </w:r>
      <w:r w:rsidR="003953C2">
        <w:rPr>
          <w:rFonts w:hint="eastAsia"/>
        </w:rPr>
        <w:t>个观察</w:t>
      </w:r>
      <w:r w:rsidR="000D0337">
        <w:rPr>
          <w:rFonts w:hint="eastAsia"/>
        </w:rPr>
        <w:t>提示</w:t>
      </w:r>
      <w:r w:rsidR="0031248A">
        <w:rPr>
          <w:rFonts w:hint="eastAsia"/>
        </w:rPr>
        <w:t>：</w:t>
      </w:r>
      <w:r w:rsidR="00A81960" w:rsidRPr="00A81960">
        <w:rPr>
          <w:rStyle w:val="af6"/>
          <w:rFonts w:hint="eastAsia"/>
        </w:rPr>
        <w:t>相比于</w:t>
      </w:r>
      <w:r w:rsidR="00A81960" w:rsidRPr="00A81960">
        <w:rPr>
          <w:rStyle w:val="af6"/>
          <w:rFonts w:hint="eastAsia"/>
        </w:rPr>
        <w:t>M</w:t>
      </w:r>
      <w:r w:rsidR="00A81960" w:rsidRPr="00A81960">
        <w:rPr>
          <w:rStyle w:val="af6"/>
        </w:rPr>
        <w:t>-1A</w:t>
      </w:r>
      <w:r w:rsidR="00A81960" w:rsidRPr="00A81960">
        <w:rPr>
          <w:rStyle w:val="af6"/>
        </w:rPr>
        <w:t>，</w:t>
      </w:r>
      <w:r w:rsidR="000D0337" w:rsidRPr="00A81960">
        <w:rPr>
          <w:rStyle w:val="af6"/>
          <w:rFonts w:hint="eastAsia"/>
        </w:rPr>
        <w:t>M</w:t>
      </w:r>
      <w:r w:rsidR="000D0337" w:rsidRPr="00A81960">
        <w:rPr>
          <w:rStyle w:val="af6"/>
        </w:rPr>
        <w:t>-1B</w:t>
      </w:r>
      <w:r w:rsidR="000D0337" w:rsidRPr="00A81960">
        <w:rPr>
          <w:rStyle w:val="af6"/>
        </w:rPr>
        <w:t>可取得</w:t>
      </w:r>
      <w:r w:rsidR="00A81960" w:rsidRPr="00A81960">
        <w:rPr>
          <w:rStyle w:val="af6"/>
        </w:rPr>
        <w:t>更接近</w:t>
      </w:r>
      <w:r w:rsidR="000D0337" w:rsidRPr="00A81960">
        <w:rPr>
          <w:rStyle w:val="af6"/>
        </w:rPr>
        <w:t>预估</w:t>
      </w:r>
      <w:r w:rsidR="000D0337" w:rsidRPr="00A81960">
        <w:rPr>
          <w:rStyle w:val="af6"/>
          <w:rFonts w:hint="eastAsia"/>
        </w:rPr>
        <w:t>-</w:t>
      </w:r>
      <w:r w:rsidR="000D0337" w:rsidRPr="00A81960">
        <w:rPr>
          <w:rStyle w:val="af6"/>
        </w:rPr>
        <w:t>校正方法的效果</w:t>
      </w:r>
      <w:r w:rsidR="000D0337">
        <w:rPr>
          <w:rFonts w:hint="eastAsia"/>
        </w:rPr>
        <w:t>；或者说，</w:t>
      </w:r>
      <w:r w:rsidR="000D0337" w:rsidRPr="00714DFB">
        <w:rPr>
          <w:rStyle w:val="af6"/>
          <w:rFonts w:hint="eastAsia"/>
        </w:rPr>
        <w:t>以</w:t>
      </w:r>
      <w:r w:rsidR="000D0337" w:rsidRPr="00714DFB">
        <w:rPr>
          <w:rStyle w:val="af6"/>
          <w:rFonts w:hint="eastAsia"/>
        </w:rPr>
        <w:t>M</w:t>
      </w:r>
      <w:r w:rsidR="000D0337" w:rsidRPr="00714DFB">
        <w:rPr>
          <w:rStyle w:val="af6"/>
        </w:rPr>
        <w:t>-1B</w:t>
      </w:r>
      <w:r w:rsidR="000D0337" w:rsidRPr="00714DFB">
        <w:rPr>
          <w:rStyle w:val="af6"/>
        </w:rPr>
        <w:t>为参考，</w:t>
      </w:r>
      <w:r w:rsidR="000D0337" w:rsidRPr="00714DFB">
        <w:rPr>
          <w:rStyle w:val="af6"/>
          <w:rFonts w:hint="eastAsia"/>
        </w:rPr>
        <w:t>本文采取的</w:t>
      </w:r>
      <w:r w:rsidR="000D0337" w:rsidRPr="00714DFB">
        <w:rPr>
          <w:rStyle w:val="af6"/>
          <w:rFonts w:hint="eastAsia"/>
        </w:rPr>
        <w:t>M</w:t>
      </w:r>
      <w:r w:rsidR="000D0337" w:rsidRPr="00714DFB">
        <w:rPr>
          <w:rStyle w:val="af6"/>
        </w:rPr>
        <w:t>-2</w:t>
      </w:r>
      <w:r w:rsidR="000D0337" w:rsidRPr="00714DFB">
        <w:rPr>
          <w:rStyle w:val="af6"/>
        </w:rPr>
        <w:t>系列方法</w:t>
      </w:r>
      <w:r w:rsidR="000D0337" w:rsidRPr="00714DFB">
        <w:rPr>
          <w:rStyle w:val="af6"/>
          <w:rFonts w:hint="eastAsia"/>
        </w:rPr>
        <w:t>的校正收益不明显</w:t>
      </w:r>
      <w:r w:rsidR="000D0337">
        <w:rPr>
          <w:rFonts w:hint="eastAsia"/>
        </w:rPr>
        <w:t>.</w:t>
      </w:r>
      <w:r w:rsidR="00CF7A4E" w:rsidRPr="001316E3">
        <w:t xml:space="preserve"> </w:t>
      </w:r>
      <w:r w:rsidR="001316E3" w:rsidRPr="001316E3">
        <w:rPr>
          <w:rFonts w:hint="eastAsia"/>
          <w:highlight w:val="yellow"/>
        </w:rPr>
        <w:t>这与在</w:t>
      </w:r>
      <w:r w:rsidR="00CF7A4E" w:rsidRPr="001316E3">
        <w:rPr>
          <w:rFonts w:hint="eastAsia"/>
          <w:highlight w:val="yellow"/>
        </w:rPr>
        <w:t>理想试验中</w:t>
      </w:r>
      <w:r w:rsidR="001316E3" w:rsidRPr="001316E3">
        <w:rPr>
          <w:rFonts w:hint="eastAsia"/>
          <w:highlight w:val="yellow"/>
        </w:rPr>
        <w:t>的情况不同</w:t>
      </w:r>
      <w:r w:rsidR="001316E3">
        <w:rPr>
          <w:rFonts w:hint="eastAsia"/>
          <w:highlight w:val="yellow"/>
        </w:rPr>
        <w:t>?</w:t>
      </w:r>
      <w:r w:rsidR="001316E3">
        <w:rPr>
          <w:highlight w:val="yellow"/>
        </w:rPr>
        <w:t>!</w:t>
      </w:r>
      <w:bookmarkStart w:id="62" w:name="_GoBack"/>
      <w:bookmarkEnd w:id="62"/>
    </w:p>
    <w:p w14:paraId="297DC69B" w14:textId="35BDF837" w:rsidR="00993938" w:rsidRDefault="003953C2" w:rsidP="008953B8">
      <w:pPr>
        <w:pStyle w:val="a2"/>
      </w:pP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t xml:space="preserve">, </w:t>
      </w:r>
      <w:r w:rsidR="00714DFB">
        <w:t>M-1</w:t>
      </w:r>
      <w:r>
        <w:t>B</w:t>
      </w:r>
      <w:r w:rsidR="00714DFB">
        <w:rPr>
          <w:rFonts w:hint="eastAsia"/>
        </w:rPr>
        <w:t>,</w:t>
      </w:r>
      <w:r w:rsidR="00714DFB">
        <w:t xml:space="preserve"> M-2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7C2E68">
        <w:rPr>
          <w:rFonts w:hint="eastAsia"/>
        </w:rPr>
        <w:t>上面的结果</w:t>
      </w:r>
      <w:r w:rsidR="007C2E68">
        <w:t>启发我们，若在</w:t>
      </w:r>
      <w:r w:rsidR="007C2E68">
        <w:t>M-2</w:t>
      </w:r>
      <w:r w:rsidR="007C2E68">
        <w:t>类中，交换</w:t>
      </w:r>
      <w:r w:rsidR="007C2E68">
        <w:t>trend</w:t>
      </w:r>
      <w:r w:rsidR="007C2E68">
        <w:t>和</w:t>
      </w:r>
      <w:r w:rsidR="007C2E68">
        <w:t>season</w:t>
      </w:r>
      <w:r w:rsidR="007C2E68">
        <w:t>的估计次序</w:t>
      </w:r>
      <w:r w:rsidR="007C2E68">
        <w:rPr>
          <w:rFonts w:hint="eastAsia"/>
        </w:rPr>
        <w:t>，成为</w:t>
      </w:r>
      <w:r w:rsidR="007C2E68">
        <w:t>M-2A</w:t>
      </w:r>
      <w:r w:rsidR="007C2E68">
        <w:t>方法，是否</w:t>
      </w:r>
      <w:r w:rsidR="007C2E68">
        <w:rPr>
          <w:rFonts w:hint="eastAsia"/>
        </w:rPr>
        <w:t>将</w:t>
      </w:r>
      <w:r w:rsidR="007C2E68">
        <w:t>使输出接近</w:t>
      </w:r>
      <w:r w:rsidR="007C2E68">
        <w:t>M-1A</w:t>
      </w:r>
      <w:r w:rsidR="007C2E68">
        <w:t>？</w:t>
      </w:r>
      <w:r>
        <w:t>在</w:t>
      </w:r>
      <w:r>
        <w:t>ERSST</w:t>
      </w:r>
      <w:r>
        <w:t>算例中，</w:t>
      </w:r>
      <w:r w:rsidR="00231C02">
        <w:t>M-2</w:t>
      </w:r>
      <w:r w:rsidR="007C2E68">
        <w:rPr>
          <w:rFonts w:hint="eastAsia"/>
        </w:rPr>
        <w:t>A</w:t>
      </w:r>
      <w:r w:rsidR="00231C02">
        <w:rPr>
          <w:rFonts w:hint="eastAsia"/>
        </w:rPr>
        <w:t>的输出</w:t>
      </w:r>
      <w:r w:rsidR="00231C02">
        <w:t>residual</w:t>
      </w:r>
      <w:r w:rsidR="007C2E68">
        <w:rPr>
          <w:rFonts w:hint="eastAsia"/>
        </w:rPr>
        <w:t>仍</w:t>
      </w:r>
      <w:r w:rsidR="00231C02">
        <w:t>非常接近</w:t>
      </w:r>
      <w:r w:rsidR="00231C02">
        <w:t>M-1B</w:t>
      </w:r>
      <w:r w:rsidR="00231C02">
        <w:rPr>
          <w:rFonts w:hint="eastAsia"/>
        </w:rPr>
        <w:t>的</w:t>
      </w:r>
      <w:r w:rsidR="00231C02">
        <w:t>，差异最大</w:t>
      </w:r>
      <w:r w:rsidR="007C2E68">
        <w:rPr>
          <w:rFonts w:hint="eastAsia"/>
        </w:rPr>
        <w:t>仅</w:t>
      </w:r>
      <w:r w:rsidR="00231C02">
        <w:t>约</w:t>
      </w:r>
      <w:r w:rsidR="00231C02">
        <w:t>0.013℃</w:t>
      </w:r>
      <w:r w:rsidR="00231C02">
        <w:t>（</w:t>
      </w:r>
      <w:r w:rsidR="00231C02">
        <w:fldChar w:fldCharType="begin"/>
      </w:r>
      <w:r w:rsidR="00231C02">
        <w:instrText xml:space="preserve"> REF _Ref109495939 \h </w:instrText>
      </w:r>
      <w:r w:rsidR="00231C02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9</w:t>
      </w:r>
      <w:r w:rsidR="00231C02">
        <w:fldChar w:fldCharType="end"/>
      </w:r>
      <w:r w:rsidR="00231C02">
        <w:t>）</w:t>
      </w:r>
      <w:r w:rsidR="00231C02">
        <w:rPr>
          <w:rFonts w:hint="eastAsia"/>
        </w:rPr>
        <w:t>；</w:t>
      </w:r>
      <w:r w:rsidR="007C2E68">
        <w:rPr>
          <w:rFonts w:hint="eastAsia"/>
        </w:rPr>
        <w:t>但仍</w:t>
      </w:r>
      <w:r w:rsidR="00231C02">
        <w:t>远离</w:t>
      </w:r>
      <w:r w:rsidR="00231C02">
        <w:t>M-1A</w:t>
      </w:r>
      <w:r w:rsidR="00231C02">
        <w:rPr>
          <w:rFonts w:hint="eastAsia"/>
        </w:rPr>
        <w:t>的</w:t>
      </w:r>
      <w:r w:rsidR="00231C02">
        <w:t>，差异最大约</w:t>
      </w:r>
      <w:r w:rsidR="00231C02">
        <w:t>0.18℃</w:t>
      </w:r>
      <w:r w:rsidR="00231C02">
        <w:t>（</w:t>
      </w:r>
      <w:r w:rsidR="00231C02">
        <w:fldChar w:fldCharType="begin"/>
      </w:r>
      <w:r w:rsidR="00231C02">
        <w:instrText xml:space="preserve"> REF _Ref109495947 \h </w:instrText>
      </w:r>
      <w:r w:rsidR="00231C02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28</w:t>
      </w:r>
      <w:r w:rsidR="00231C02">
        <w:fldChar w:fldCharType="end"/>
      </w:r>
      <w:r w:rsidR="00231C02">
        <w:t>）</w:t>
      </w:r>
      <w:r w:rsidR="00231C02">
        <w:rPr>
          <w:rFonts w:hint="eastAsia"/>
        </w:rPr>
        <w:t>.</w:t>
      </w:r>
      <w:r w:rsidR="007C2E68">
        <w:t xml:space="preserve"> </w:t>
      </w:r>
      <w:r w:rsidR="007C2E68">
        <w:rPr>
          <w:rFonts w:hint="eastAsia"/>
        </w:rPr>
        <w:t>与</w:t>
      </w:r>
      <w:proofErr w:type="gramStart"/>
      <w:r w:rsidR="007C2E68">
        <w:rPr>
          <w:rFonts w:hint="eastAsia"/>
        </w:rPr>
        <w:t>此一致</w:t>
      </w:r>
      <w:proofErr w:type="gramEnd"/>
      <w:r w:rsidR="0099141E">
        <w:rPr>
          <w:rFonts w:hint="eastAsia"/>
        </w:rPr>
        <w:t>的是</w:t>
      </w:r>
      <w:r w:rsidR="007C2E68">
        <w:rPr>
          <w:rFonts w:hint="eastAsia"/>
        </w:rPr>
        <w:t>，</w:t>
      </w:r>
      <w:r w:rsidR="007C2E68">
        <w:rPr>
          <w:rFonts w:hint="eastAsia"/>
        </w:rPr>
        <w:t>M</w:t>
      </w:r>
      <w:r w:rsidR="007C2E68">
        <w:t>-2</w:t>
      </w:r>
      <w:r w:rsidR="007C2E68">
        <w:rPr>
          <w:rFonts w:hint="eastAsia"/>
        </w:rPr>
        <w:t>A</w:t>
      </w:r>
      <w:r w:rsidR="007C2E68">
        <w:rPr>
          <w:rFonts w:hint="eastAsia"/>
        </w:rPr>
        <w:t>的输出</w:t>
      </w:r>
      <w:r w:rsidR="007C2E68">
        <w:rPr>
          <w:rFonts w:hint="eastAsia"/>
        </w:rPr>
        <w:t>r</w:t>
      </w:r>
      <w:r w:rsidR="007C2E68">
        <w:t>esidual</w:t>
      </w:r>
      <w:r w:rsidR="007C2E68">
        <w:rPr>
          <w:rFonts w:hint="eastAsia"/>
        </w:rPr>
        <w:t>对</w:t>
      </w:r>
      <w:r w:rsidR="007C2E68">
        <w:rPr>
          <w:rFonts w:hint="eastAsia"/>
        </w:rPr>
        <w:t>M</w:t>
      </w:r>
      <w:r w:rsidR="007C2E68">
        <w:t>-2</w:t>
      </w:r>
      <w:r w:rsidR="007C2E68">
        <w:rPr>
          <w:rFonts w:hint="eastAsia"/>
        </w:rPr>
        <w:t>的差异较小，差值最大约</w:t>
      </w:r>
      <w:r w:rsidR="000F404A">
        <w:rPr>
          <w:rFonts w:hint="eastAsia"/>
        </w:rPr>
        <w:t>0</w:t>
      </w:r>
      <w:r w:rsidR="000F404A">
        <w:t>.018℃</w:t>
      </w:r>
      <w:r w:rsidR="000F404A">
        <w:rPr>
          <w:rFonts w:hint="eastAsia"/>
        </w:rPr>
        <w:t>（</w:t>
      </w:r>
      <w:r w:rsidR="000F404A">
        <w:fldChar w:fldCharType="begin"/>
      </w:r>
      <w:r w:rsidR="000F404A">
        <w:instrText xml:space="preserve"> </w:instrText>
      </w:r>
      <w:r w:rsidR="000F404A">
        <w:rPr>
          <w:rFonts w:hint="eastAsia"/>
        </w:rPr>
        <w:instrText>REF _Ref109496167 \h</w:instrText>
      </w:r>
      <w:r w:rsidR="000F404A">
        <w:instrText xml:space="preserve"> </w:instrText>
      </w:r>
      <w:r w:rsidR="000F404A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30</w:t>
      </w:r>
      <w:r w:rsidR="000F404A">
        <w:fldChar w:fldCharType="end"/>
      </w:r>
      <w:r w:rsidR="000F404A">
        <w:rPr>
          <w:rFonts w:hint="eastAsia"/>
        </w:rPr>
        <w:t>）</w:t>
      </w:r>
      <w:r w:rsidR="0031248A">
        <w:rPr>
          <w:rFonts w:hint="eastAsia"/>
        </w:rPr>
        <w:t>.</w:t>
      </w:r>
      <w:r w:rsidR="00993938" w:rsidRPr="00993938">
        <w:rPr>
          <w:rFonts w:hint="eastAsia"/>
        </w:rPr>
        <w:t xml:space="preserve"> </w:t>
      </w:r>
      <w:r w:rsidR="00993938">
        <w:rPr>
          <w:rFonts w:hint="eastAsia"/>
        </w:rPr>
        <w:t>上述试验结果表明：与</w:t>
      </w:r>
      <w:r w:rsidR="00993938">
        <w:rPr>
          <w:rFonts w:hint="eastAsia"/>
        </w:rPr>
        <w:t>M</w:t>
      </w:r>
      <w:r w:rsidR="00993938">
        <w:t>-1</w:t>
      </w:r>
      <w:r w:rsidR="00993938">
        <w:rPr>
          <w:rFonts w:hint="eastAsia"/>
        </w:rPr>
        <w:t>系列相比，在</w:t>
      </w:r>
      <w:r w:rsidR="00993938">
        <w:t>M-2</w:t>
      </w:r>
      <w:r w:rsidR="00993938">
        <w:t>系列中，交换误差被抑制</w:t>
      </w:r>
      <w:r w:rsidR="00993938">
        <w:rPr>
          <w:rFonts w:hint="eastAsia"/>
        </w:rPr>
        <w:t>.</w:t>
      </w:r>
      <w:r w:rsidR="00993938">
        <w:t xml:space="preserve"> </w:t>
      </w:r>
      <w:r w:rsidR="00993938">
        <w:rPr>
          <w:rFonts w:hint="eastAsia"/>
        </w:rPr>
        <w:t>这个结果提示：</w:t>
      </w:r>
      <w:r w:rsidR="00993938" w:rsidRPr="0099141E">
        <w:rPr>
          <w:rStyle w:val="af6"/>
          <w:rFonts w:hint="eastAsia"/>
        </w:rPr>
        <w:t>与</w:t>
      </w:r>
      <w:r w:rsidR="00993938" w:rsidRPr="0099141E">
        <w:rPr>
          <w:rStyle w:val="af6"/>
          <w:rFonts w:hint="eastAsia"/>
        </w:rPr>
        <w:t>M</w:t>
      </w:r>
      <w:r w:rsidR="00993938" w:rsidRPr="0099141E">
        <w:rPr>
          <w:rStyle w:val="af6"/>
        </w:rPr>
        <w:t>-1</w:t>
      </w:r>
      <w:r w:rsidR="00993938" w:rsidRPr="0099141E">
        <w:rPr>
          <w:rStyle w:val="af6"/>
        </w:rPr>
        <w:t>系列方法</w:t>
      </w:r>
      <w:r w:rsidR="00993938" w:rsidRPr="0099141E">
        <w:rPr>
          <w:rStyle w:val="af6"/>
          <w:rFonts w:hint="eastAsia"/>
        </w:rPr>
        <w:t>相比，</w:t>
      </w:r>
      <w:r w:rsidR="00993938" w:rsidRPr="0099141E">
        <w:rPr>
          <w:rStyle w:val="af6"/>
        </w:rPr>
        <w:t>采</w:t>
      </w:r>
      <w:r w:rsidR="00993938" w:rsidRPr="00DD0901">
        <w:rPr>
          <w:rStyle w:val="af6"/>
        </w:rPr>
        <w:t>取</w:t>
      </w:r>
      <w:r w:rsidR="00993938" w:rsidRPr="00DD0901">
        <w:rPr>
          <w:rStyle w:val="af6"/>
        </w:rPr>
        <w:t>M-2</w:t>
      </w:r>
      <w:r w:rsidR="00993938" w:rsidRPr="00DD0901">
        <w:rPr>
          <w:rStyle w:val="af6"/>
        </w:rPr>
        <w:t>系列</w:t>
      </w:r>
      <w:r w:rsidR="00993938">
        <w:rPr>
          <w:rStyle w:val="af6"/>
          <w:rFonts w:hint="eastAsia"/>
        </w:rPr>
        <w:t>方法</w:t>
      </w:r>
      <w:r w:rsidR="00993938" w:rsidRPr="00DD0901">
        <w:rPr>
          <w:rStyle w:val="af6"/>
        </w:rPr>
        <w:t>，可</w:t>
      </w:r>
      <w:r w:rsidR="00993938">
        <w:rPr>
          <w:rStyle w:val="af6"/>
          <w:rFonts w:hint="eastAsia"/>
        </w:rPr>
        <w:t>缓解</w:t>
      </w:r>
      <w:r w:rsidR="00993938" w:rsidRPr="00DD0901">
        <w:rPr>
          <w:rStyle w:val="af6"/>
        </w:rPr>
        <w:t>由于对气候变率</w:t>
      </w:r>
      <w:r w:rsidR="00993938">
        <w:rPr>
          <w:rStyle w:val="af6"/>
          <w:rFonts w:hint="eastAsia"/>
        </w:rPr>
        <w:t>特别是长期趋势的</w:t>
      </w:r>
      <w:r w:rsidR="00993938" w:rsidRPr="00DD0901">
        <w:rPr>
          <w:rStyle w:val="af6"/>
        </w:rPr>
        <w:t>物理理解的争议</w:t>
      </w:r>
      <w:r w:rsidR="00993938">
        <w:rPr>
          <w:rStyle w:val="af6"/>
          <w:rFonts w:hint="eastAsia"/>
        </w:rPr>
        <w:t>而</w:t>
      </w:r>
      <w:r w:rsidR="00993938" w:rsidRPr="00DD0901">
        <w:rPr>
          <w:rStyle w:val="af6"/>
        </w:rPr>
        <w:t>引起的方案选择问题</w:t>
      </w:r>
      <w:r w:rsidR="00993938">
        <w:t xml:space="preserve">. </w:t>
      </w:r>
      <w:r w:rsidR="00993938" w:rsidRPr="00730C24">
        <w:rPr>
          <w:rStyle w:val="af6"/>
        </w:rPr>
        <w:t>在这个</w:t>
      </w:r>
      <w:r w:rsidR="00993938" w:rsidRPr="00730C24">
        <w:rPr>
          <w:rStyle w:val="af6"/>
          <w:rFonts w:hint="eastAsia"/>
        </w:rPr>
        <w:t>意义</w:t>
      </w:r>
      <w:r w:rsidR="00993938" w:rsidRPr="00730C24">
        <w:rPr>
          <w:rStyle w:val="af6"/>
        </w:rPr>
        <w:t>下，若要采取</w:t>
      </w:r>
      <w:r w:rsidR="00993938" w:rsidRPr="00730C24">
        <w:rPr>
          <w:rStyle w:val="af6"/>
          <w:rFonts w:hint="eastAsia"/>
        </w:rPr>
        <w:t>M</w:t>
      </w:r>
      <w:r w:rsidR="00993938" w:rsidRPr="00730C24">
        <w:rPr>
          <w:rStyle w:val="af6"/>
        </w:rPr>
        <w:t>-1</w:t>
      </w:r>
      <w:r w:rsidR="00993938" w:rsidRPr="00730C24">
        <w:rPr>
          <w:rStyle w:val="af6"/>
        </w:rPr>
        <w:t>方法，</w:t>
      </w:r>
      <w:r w:rsidR="00993938" w:rsidRPr="00730C24">
        <w:rPr>
          <w:rStyle w:val="af6"/>
          <w:rFonts w:hint="eastAsia"/>
        </w:rPr>
        <w:t>似乎应建议采取分解结果更接近</w:t>
      </w:r>
      <w:r w:rsidR="00993938" w:rsidRPr="00730C24">
        <w:rPr>
          <w:rStyle w:val="af6"/>
          <w:rFonts w:hint="eastAsia"/>
        </w:rPr>
        <w:t>M</w:t>
      </w:r>
      <w:r w:rsidR="00993938" w:rsidRPr="00730C24">
        <w:rPr>
          <w:rStyle w:val="af6"/>
        </w:rPr>
        <w:t>-2</w:t>
      </w:r>
      <w:r w:rsidR="00993938" w:rsidRPr="00730C24">
        <w:rPr>
          <w:rStyle w:val="af6"/>
        </w:rPr>
        <w:t>系列的</w:t>
      </w:r>
      <w:r w:rsidR="00993938" w:rsidRPr="00730C24">
        <w:rPr>
          <w:rStyle w:val="af6"/>
          <w:rFonts w:hint="eastAsia"/>
        </w:rPr>
        <w:t>M</w:t>
      </w:r>
      <w:r w:rsidR="00993938" w:rsidRPr="00730C24">
        <w:rPr>
          <w:rStyle w:val="af6"/>
        </w:rPr>
        <w:t>-1B</w:t>
      </w:r>
      <w:r w:rsidR="00993938">
        <w:rPr>
          <w:rFonts w:hint="eastAsia"/>
        </w:rPr>
        <w:t>.</w:t>
      </w:r>
    </w:p>
    <w:p w14:paraId="27E0CBB7" w14:textId="069140EB" w:rsidR="003953C2" w:rsidRDefault="00261BBB" w:rsidP="008953B8">
      <w:pPr>
        <w:pStyle w:val="a2"/>
        <w:rPr>
          <w:rFonts w:hint="eastAsia"/>
        </w:rPr>
      </w:pPr>
      <w:r>
        <w:rPr>
          <w:rFonts w:hint="eastAsia"/>
        </w:rPr>
        <w:t>进一步考察导致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差异的原因</w:t>
      </w:r>
      <w:r>
        <w:rPr>
          <w:rFonts w:hint="eastAsia"/>
        </w:rPr>
        <w:t>.</w:t>
      </w:r>
      <w:r>
        <w:t xml:space="preserve"> </w:t>
      </w:r>
      <w:r w:rsidR="00993938">
        <w:t>在</w:t>
      </w:r>
      <w:r w:rsidR="00993938">
        <w:t>ERSST</w:t>
      </w:r>
      <w:r w:rsidR="00993938">
        <w:t>算例中，</w:t>
      </w:r>
      <w:r w:rsidR="00993938">
        <w:t>M-2</w:t>
      </w:r>
      <w:r w:rsidR="00993938">
        <w:rPr>
          <w:rFonts w:hint="eastAsia"/>
        </w:rPr>
        <w:t>和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A</w:t>
      </w:r>
      <w:r w:rsidR="00993938">
        <w:rPr>
          <w:rFonts w:hint="eastAsia"/>
        </w:rPr>
        <w:t>的输出</w:t>
      </w:r>
      <w:r w:rsidR="00993938">
        <w:rPr>
          <w:rFonts w:hint="eastAsia"/>
        </w:rPr>
        <w:t>s</w:t>
      </w:r>
      <w:r w:rsidR="00993938">
        <w:t>easonal component</w:t>
      </w:r>
      <w:r w:rsidR="00993938">
        <w:rPr>
          <w:rFonts w:hint="eastAsia"/>
        </w:rPr>
        <w:t>差异不超过</w:t>
      </w:r>
      <w:r w:rsidR="00993938">
        <w:rPr>
          <w:rFonts w:hint="eastAsia"/>
        </w:rPr>
        <w:t>1</w:t>
      </w:r>
      <w:r w:rsidR="00993938">
        <w:t>0</w:t>
      </w:r>
      <w:r w:rsidR="00993938" w:rsidRPr="00993938">
        <w:rPr>
          <w:vertAlign w:val="superscript"/>
        </w:rPr>
        <w:t>-6</w:t>
      </w:r>
      <w:r w:rsidR="00993938">
        <w:t>℃</w:t>
      </w:r>
      <w:r w:rsidR="00993938">
        <w:rPr>
          <w:rFonts w:hint="eastAsia"/>
        </w:rPr>
        <w:t>（</w:t>
      </w:r>
      <w:r w:rsidR="00563892">
        <w:fldChar w:fldCharType="begin"/>
      </w:r>
      <w:r w:rsidR="00563892">
        <w:instrText xml:space="preserve"> </w:instrText>
      </w:r>
      <w:r w:rsidR="00563892">
        <w:rPr>
          <w:rFonts w:hint="eastAsia"/>
        </w:rPr>
        <w:instrText>REF _Ref109554237 \h</w:instrText>
      </w:r>
      <w:r w:rsidR="00563892">
        <w:instrText xml:space="preserve"> </w:instrText>
      </w:r>
      <w:r w:rsidR="00563892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31</w:t>
      </w:r>
      <w:r w:rsidR="00563892">
        <w:fldChar w:fldCharType="end"/>
      </w:r>
      <w:r w:rsidR="00993938">
        <w:rPr>
          <w:rFonts w:hint="eastAsia"/>
        </w:rPr>
        <w:t>），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A</w:t>
      </w:r>
      <w:r w:rsidR="00993938">
        <w:rPr>
          <w:rFonts w:hint="eastAsia"/>
        </w:rPr>
        <w:t>可保持</w:t>
      </w:r>
      <w:r w:rsidR="00993938">
        <w:rPr>
          <w:rFonts w:hint="eastAsia"/>
        </w:rPr>
        <w:t>r</w:t>
      </w:r>
      <w:r w:rsidR="00993938">
        <w:t>esidual</w:t>
      </w:r>
      <w:r w:rsidR="00993938">
        <w:rPr>
          <w:rFonts w:hint="eastAsia"/>
        </w:rPr>
        <w:t>样本均值（</w:t>
      </w:r>
      <w:r w:rsidR="00563892">
        <w:fldChar w:fldCharType="begin"/>
      </w:r>
      <w:r w:rsidR="00563892">
        <w:instrText xml:space="preserve"> REF _Ref109554241 \h </w:instrText>
      </w:r>
      <w:r w:rsidR="00563892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33</w:t>
      </w:r>
      <w:r w:rsidR="00563892">
        <w:fldChar w:fldCharType="end"/>
      </w:r>
      <w:r w:rsidR="00993938">
        <w:rPr>
          <w:rFonts w:hint="eastAsia"/>
        </w:rPr>
        <w:t>），而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不可（</w:t>
      </w:r>
      <w:r w:rsidR="00563892">
        <w:fldChar w:fldCharType="begin"/>
      </w:r>
      <w:r w:rsidR="00563892">
        <w:instrText xml:space="preserve"> REF _Ref109554240 \h </w:instrText>
      </w:r>
      <w:r w:rsidR="00563892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32</w:t>
      </w:r>
      <w:r w:rsidR="00563892">
        <w:fldChar w:fldCharType="end"/>
      </w:r>
      <w:r w:rsidR="00993938">
        <w:rPr>
          <w:rFonts w:hint="eastAsia"/>
        </w:rPr>
        <w:t>），且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的</w:t>
      </w:r>
      <w:r w:rsidR="00993938">
        <w:rPr>
          <w:rFonts w:hint="eastAsia"/>
        </w:rPr>
        <w:t>re</w:t>
      </w:r>
      <w:r w:rsidR="00993938">
        <w:t>sidual</w:t>
      </w:r>
      <w:r w:rsidR="00993938">
        <w:rPr>
          <w:rFonts w:hint="eastAsia"/>
        </w:rPr>
        <w:t>样本均值分布（</w:t>
      </w:r>
      <w:r w:rsidR="00563892">
        <w:fldChar w:fldCharType="begin"/>
      </w:r>
      <w:r w:rsidR="00563892">
        <w:instrText xml:space="preserve"> REF _Ref109554240 \h </w:instrText>
      </w:r>
      <w:r w:rsidR="00563892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32</w:t>
      </w:r>
      <w:r w:rsidR="00563892">
        <w:fldChar w:fldCharType="end"/>
      </w:r>
      <w:r w:rsidR="00993938">
        <w:rPr>
          <w:rFonts w:hint="eastAsia"/>
        </w:rPr>
        <w:t>）与</w:t>
      </w:r>
      <w:r w:rsidR="00993938">
        <w:t>M-2</w:t>
      </w:r>
      <w:r w:rsidR="00993938">
        <w:rPr>
          <w:rFonts w:hint="eastAsia"/>
        </w:rPr>
        <w:t>和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A</w:t>
      </w:r>
      <w:r w:rsidR="00993938">
        <w:rPr>
          <w:rFonts w:hint="eastAsia"/>
        </w:rPr>
        <w:t>的输出</w:t>
      </w:r>
      <w:r w:rsidR="00993938">
        <w:rPr>
          <w:rFonts w:hint="eastAsia"/>
        </w:rPr>
        <w:t>r</w:t>
      </w:r>
      <w:r w:rsidR="00993938">
        <w:t>esidual</w:t>
      </w:r>
      <w:r w:rsidR="00993938">
        <w:rPr>
          <w:rFonts w:hint="eastAsia"/>
        </w:rPr>
        <w:t>差异的极值分布（</w:t>
      </w:r>
      <w:r w:rsidR="00563892">
        <w:fldChar w:fldCharType="begin"/>
      </w:r>
      <w:r w:rsidR="00563892">
        <w:instrText xml:space="preserve"> </w:instrText>
      </w:r>
      <w:r w:rsidR="00563892">
        <w:rPr>
          <w:rFonts w:hint="eastAsia"/>
        </w:rPr>
        <w:instrText>REF _Ref109496167 \h</w:instrText>
      </w:r>
      <w:r w:rsidR="00563892">
        <w:instrText xml:space="preserve"> </w:instrText>
      </w:r>
      <w:r w:rsidR="00563892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30</w:t>
      </w:r>
      <w:r w:rsidR="00563892">
        <w:fldChar w:fldCharType="end"/>
      </w:r>
      <w:r w:rsidR="00993938">
        <w:rPr>
          <w:rFonts w:hint="eastAsia"/>
        </w:rPr>
        <w:t>）一致</w:t>
      </w:r>
      <w:r w:rsidR="00993938">
        <w:rPr>
          <w:rFonts w:hint="eastAsia"/>
        </w:rPr>
        <w:t>.</w:t>
      </w:r>
      <w:r w:rsidR="00993938">
        <w:t xml:space="preserve"> </w:t>
      </w:r>
      <w:r w:rsidR="00111BD2">
        <w:rPr>
          <w:rFonts w:hint="eastAsia"/>
        </w:rPr>
        <w:t>这些结果说明，</w:t>
      </w:r>
      <w:r w:rsidR="00111BD2" w:rsidRPr="00111BD2">
        <w:rPr>
          <w:rStyle w:val="af6"/>
          <w:rFonts w:hint="eastAsia"/>
        </w:rPr>
        <w:t>提取的</w:t>
      </w:r>
      <w:r w:rsidR="00111BD2" w:rsidRPr="00111BD2">
        <w:rPr>
          <w:rStyle w:val="af6"/>
          <w:rFonts w:hint="eastAsia"/>
        </w:rPr>
        <w:t>r</w:t>
      </w:r>
      <w:r w:rsidR="00111BD2" w:rsidRPr="00111BD2">
        <w:rPr>
          <w:rStyle w:val="af6"/>
        </w:rPr>
        <w:t>esidual</w:t>
      </w:r>
      <w:r w:rsidR="00111BD2" w:rsidRPr="00111BD2">
        <w:rPr>
          <w:rStyle w:val="af6"/>
          <w:rFonts w:hint="eastAsia"/>
        </w:rPr>
        <w:t>的样本均值是造成</w:t>
      </w:r>
      <w:r w:rsidR="00111BD2" w:rsidRPr="00111BD2">
        <w:rPr>
          <w:rStyle w:val="af6"/>
          <w:rFonts w:hint="eastAsia"/>
        </w:rPr>
        <w:t>M</w:t>
      </w:r>
      <w:r w:rsidR="00111BD2" w:rsidRPr="00111BD2">
        <w:rPr>
          <w:rStyle w:val="af6"/>
        </w:rPr>
        <w:t>-2</w:t>
      </w:r>
      <w:r w:rsidR="00111BD2" w:rsidRPr="00111BD2">
        <w:rPr>
          <w:rStyle w:val="af6"/>
        </w:rPr>
        <w:t>和</w:t>
      </w:r>
      <w:r w:rsidR="00111BD2" w:rsidRPr="00111BD2">
        <w:rPr>
          <w:rStyle w:val="af6"/>
        </w:rPr>
        <w:t>M-2A</w:t>
      </w:r>
      <w:r w:rsidR="00111BD2" w:rsidRPr="00111BD2">
        <w:rPr>
          <w:rStyle w:val="af6"/>
        </w:rPr>
        <w:t>输出差异的主要原因</w:t>
      </w:r>
      <w:r w:rsidR="000F542D" w:rsidRPr="000F542D">
        <w:t>，</w:t>
      </w:r>
      <w:r w:rsidR="000F542D" w:rsidRPr="000F542D">
        <w:rPr>
          <w:rFonts w:hint="eastAsia"/>
        </w:rPr>
        <w:t>因</w:t>
      </w:r>
      <w:r w:rsidR="000F542D" w:rsidRPr="000F542D">
        <w:rPr>
          <w:rFonts w:hint="eastAsia"/>
        </w:rPr>
        <w:t>r</w:t>
      </w:r>
      <w:r w:rsidR="000F542D" w:rsidRPr="000F542D">
        <w:t>esidual</w:t>
      </w:r>
      <w:r w:rsidR="000F542D" w:rsidRPr="000F542D">
        <w:t>的样本均值很小</w:t>
      </w:r>
      <w:r w:rsidR="000F542D" w:rsidRPr="000F542D">
        <w:rPr>
          <w:rFonts w:hint="eastAsia"/>
        </w:rPr>
        <w:t>，故</w:t>
      </w:r>
      <w:r w:rsidR="000F542D" w:rsidRPr="000F542D">
        <w:rPr>
          <w:rFonts w:hint="eastAsia"/>
        </w:rPr>
        <w:t>M</w:t>
      </w:r>
      <w:r w:rsidR="000F542D" w:rsidRPr="000F542D">
        <w:t>-2</w:t>
      </w:r>
      <w:r w:rsidR="000F542D" w:rsidRPr="000F542D">
        <w:t>与</w:t>
      </w:r>
      <w:r w:rsidR="000F542D" w:rsidRPr="000F542D">
        <w:t>M-2A</w:t>
      </w:r>
      <w:r w:rsidR="000F542D" w:rsidRPr="000F542D">
        <w:t>的输出差异很小</w:t>
      </w:r>
      <w:r w:rsidR="00111BD2">
        <w:rPr>
          <w:rFonts w:hint="eastAsia"/>
        </w:rPr>
        <w:t>；若不计这种原因导致的差异，则</w:t>
      </w:r>
      <w:r w:rsidR="00111BD2">
        <w:rPr>
          <w:rFonts w:hint="eastAsia"/>
        </w:rPr>
        <w:t>M</w:t>
      </w:r>
      <w:r w:rsidR="00111BD2">
        <w:t>-2</w:t>
      </w:r>
      <w:r w:rsidR="00111BD2">
        <w:rPr>
          <w:rFonts w:hint="eastAsia"/>
        </w:rPr>
        <w:t>和</w:t>
      </w:r>
      <w:r w:rsidR="00111BD2">
        <w:rPr>
          <w:rFonts w:hint="eastAsia"/>
        </w:rPr>
        <w:t>M</w:t>
      </w:r>
      <w:r w:rsidR="00111BD2">
        <w:t>-2</w:t>
      </w:r>
      <w:r w:rsidR="00111BD2">
        <w:rPr>
          <w:rFonts w:hint="eastAsia"/>
        </w:rPr>
        <w:t>A</w:t>
      </w:r>
      <w:r w:rsidR="00111BD2">
        <w:rPr>
          <w:rFonts w:hint="eastAsia"/>
        </w:rPr>
        <w:t>方法的输出是一致的</w:t>
      </w:r>
      <w:r w:rsidR="00111BD2">
        <w:rPr>
          <w:rFonts w:hint="eastAsia"/>
        </w:rPr>
        <w:t>.</w:t>
      </w:r>
      <w:r w:rsidR="00111BD2">
        <w:t xml:space="preserve"> </w:t>
      </w:r>
      <w:r w:rsidR="00111BD2">
        <w:rPr>
          <w:rFonts w:hint="eastAsia"/>
        </w:rPr>
        <w:t>这个结果支持了上一段的观点</w:t>
      </w:r>
      <w:r w:rsidR="00111BD2">
        <w:rPr>
          <w:rFonts w:hint="eastAsia"/>
        </w:rPr>
        <w:t>.</w:t>
      </w:r>
    </w:p>
    <w:p w14:paraId="4935025F" w14:textId="7F98DE4C" w:rsidR="00EA0683" w:rsidRDefault="00AB2322" w:rsidP="008953B8">
      <w:pPr>
        <w:pStyle w:val="a2"/>
      </w:pPr>
      <w:r>
        <w:rPr>
          <w:rFonts w:hint="eastAsia"/>
        </w:rPr>
        <w:t>M</w:t>
      </w:r>
      <w:r>
        <w:t>-2S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t>, M-1B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5E5FC1">
        <w:rPr>
          <w:rFonts w:hint="eastAsia"/>
        </w:rPr>
        <w:t>前面的结果启发我们，既然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和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A</w:t>
      </w:r>
      <w:r w:rsidR="005E5FC1">
        <w:rPr>
          <w:rFonts w:hint="eastAsia"/>
        </w:rPr>
        <w:t>都接近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B</w:t>
      </w:r>
      <w:r w:rsidR="005E5FC1">
        <w:rPr>
          <w:rFonts w:hint="eastAsia"/>
        </w:rPr>
        <w:t>而远离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A</w:t>
      </w:r>
      <w:r w:rsidR="005E5FC1">
        <w:rPr>
          <w:rFonts w:hint="eastAsia"/>
        </w:rPr>
        <w:t>，那么同属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系列的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S</w:t>
      </w:r>
      <w:r w:rsidR="005E5FC1">
        <w:rPr>
          <w:rFonts w:hint="eastAsia"/>
        </w:rPr>
        <w:t>方法</w:t>
      </w:r>
      <w:r w:rsidR="00A70A8D">
        <w:rPr>
          <w:rFonts w:hint="eastAsia"/>
        </w:rPr>
        <w:t>，</w:t>
      </w:r>
      <w:r w:rsidR="005E5FC1">
        <w:rPr>
          <w:rFonts w:hint="eastAsia"/>
        </w:rPr>
        <w:t>是否存在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系列近似？</w:t>
      </w:r>
      <w:r w:rsidR="005E5FC1">
        <w:t>在</w:t>
      </w:r>
      <w:r w:rsidR="005E5FC1">
        <w:t>ERSST</w:t>
      </w:r>
      <w:r w:rsidR="005E5FC1">
        <w:t>算例中，</w:t>
      </w:r>
      <w:r w:rsidR="008953B8">
        <w:t>M-2S</w:t>
      </w:r>
      <w:r w:rsidR="008953B8">
        <w:t>和</w:t>
      </w:r>
      <w:r w:rsidR="008953B8">
        <w:t>M-1</w:t>
      </w:r>
      <w:r w:rsidR="005E5FC1">
        <w:t>A</w:t>
      </w:r>
      <w:r w:rsidR="005E5FC1">
        <w:rPr>
          <w:rFonts w:hint="eastAsia"/>
        </w:rPr>
        <w:t>（</w:t>
      </w:r>
      <w:r w:rsidR="005E5FC1">
        <w:fldChar w:fldCharType="begin"/>
      </w:r>
      <w:r w:rsidR="005E5FC1">
        <w:instrText xml:space="preserve"> </w:instrText>
      </w:r>
      <w:r w:rsidR="005E5FC1">
        <w:rPr>
          <w:rFonts w:hint="eastAsia"/>
        </w:rPr>
        <w:instrText>REF _Ref109497529 \h</w:instrText>
      </w:r>
      <w:r w:rsidR="005E5FC1">
        <w:instrText xml:space="preserve"> </w:instrText>
      </w:r>
      <w:r w:rsidR="005E5FC1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34</w:t>
      </w:r>
      <w:r w:rsidR="005E5FC1">
        <w:fldChar w:fldCharType="end"/>
      </w:r>
      <w:r w:rsidR="005E5FC1">
        <w:rPr>
          <w:rFonts w:hint="eastAsia"/>
        </w:rPr>
        <w:t>）</w:t>
      </w:r>
      <w:r w:rsidR="001F4C76">
        <w:t xml:space="preserve">, </w:t>
      </w:r>
      <w:r w:rsidR="005E5FC1">
        <w:t>M-1B</w:t>
      </w:r>
      <w:r w:rsidR="005E5FC1">
        <w:rPr>
          <w:rFonts w:hint="eastAsia"/>
        </w:rPr>
        <w:t>（</w:t>
      </w:r>
      <w:r w:rsidR="005E5FC1">
        <w:fldChar w:fldCharType="begin"/>
      </w:r>
      <w:r w:rsidR="005E5FC1">
        <w:instrText xml:space="preserve"> REF _Ref109497530 \h </w:instrText>
      </w:r>
      <w:r w:rsidR="005E5FC1">
        <w:fldChar w:fldCharType="separate"/>
      </w:r>
      <w:r w:rsidR="00563892">
        <w:rPr>
          <w:rFonts w:hint="eastAsia"/>
        </w:rPr>
        <w:t>图</w:t>
      </w:r>
      <w:r w:rsidR="00563892">
        <w:rPr>
          <w:noProof/>
        </w:rPr>
        <w:t>35</w:t>
      </w:r>
      <w:r w:rsidR="005E5FC1">
        <w:fldChar w:fldCharType="end"/>
      </w:r>
      <w:r w:rsidR="005E5FC1">
        <w:rPr>
          <w:rFonts w:hint="eastAsia"/>
        </w:rPr>
        <w:t>）的</w:t>
      </w:r>
      <w:r w:rsidR="001F4C76">
        <w:rPr>
          <w:rFonts w:hint="eastAsia"/>
        </w:rPr>
        <w:t>输出</w:t>
      </w:r>
      <w:r w:rsidR="001F4C76">
        <w:rPr>
          <w:rFonts w:hint="eastAsia"/>
        </w:rPr>
        <w:t>r</w:t>
      </w:r>
      <w:r w:rsidR="001F4C76">
        <w:t>esidual</w:t>
      </w:r>
      <w:r w:rsidR="001F4C76">
        <w:rPr>
          <w:rFonts w:hint="eastAsia"/>
        </w:rPr>
        <w:t>的</w:t>
      </w:r>
      <w:r w:rsidR="008953B8">
        <w:t>差异都较大</w:t>
      </w:r>
      <w:r w:rsidR="008953B8">
        <w:t>.</w:t>
      </w:r>
    </w:p>
    <w:p w14:paraId="27E89E9C" w14:textId="77777777" w:rsidR="00506FF6" w:rsidRDefault="00506FF6" w:rsidP="008953B8">
      <w:pPr>
        <w:pStyle w:val="a2"/>
      </w:pPr>
    </w:p>
    <w:p w14:paraId="2E656075" w14:textId="177696B3" w:rsidR="001F4C76" w:rsidRPr="0069337B" w:rsidRDefault="001F4C76" w:rsidP="001F4C76">
      <w:pPr>
        <w:pStyle w:val="a2"/>
        <w:ind w:firstLine="0"/>
        <w:sectPr w:rsidR="001F4C76" w:rsidRPr="0069337B" w:rsidSect="00F4662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B8F325D" w14:textId="6FD81E69" w:rsidR="005E10B2" w:rsidRDefault="00E65691" w:rsidP="00E65691">
      <w:pPr>
        <w:pStyle w:val="1"/>
        <w:spacing w:before="156" w:after="156"/>
      </w:pPr>
      <w:bookmarkStart w:id="63" w:name="_Toc109554310"/>
      <w:r>
        <w:rPr>
          <w:rFonts w:hint="eastAsia"/>
        </w:rPr>
        <w:lastRenderedPageBreak/>
        <w:t>D</w:t>
      </w:r>
      <w:r>
        <w:t>iscussion</w:t>
      </w:r>
      <w:bookmarkEnd w:id="63"/>
    </w:p>
    <w:p w14:paraId="46778DDA" w14:textId="77777777" w:rsidR="007F4AFE" w:rsidRDefault="007F4AFE" w:rsidP="007F4AFE">
      <w:pPr>
        <w:pStyle w:val="21"/>
      </w:pPr>
      <w:bookmarkStart w:id="64" w:name="_Toc109554311"/>
      <w:r>
        <w:t>经典分解的</w:t>
      </w:r>
      <w:r>
        <w:rPr>
          <w:rFonts w:hint="eastAsia"/>
        </w:rPr>
        <w:t>基本假定及合理性</w:t>
      </w:r>
      <w:bookmarkEnd w:id="64"/>
    </w:p>
    <w:p w14:paraId="51139010" w14:textId="326350F7" w:rsidR="007F4AFE" w:rsidRPr="007F4AFE" w:rsidRDefault="007F4AFE" w:rsidP="007F4AFE">
      <w:pPr>
        <w:pStyle w:val="a2"/>
      </w:pPr>
      <w:r>
        <w:t>假定季节信号是单音的？（对比：日变化周期）？加性分解？</w:t>
      </w:r>
      <w:r>
        <w:t>EMD</w:t>
      </w:r>
      <w:r>
        <w:t>？数据驱动的预报？</w:t>
      </w:r>
    </w:p>
    <w:p w14:paraId="5692E8F5" w14:textId="1FE1804C" w:rsidR="00DB59DC" w:rsidRDefault="00D04145" w:rsidP="002A0984">
      <w:pPr>
        <w:pStyle w:val="21"/>
      </w:pPr>
      <w:bookmarkStart w:id="65" w:name="_Toc109554312"/>
      <w:r>
        <w:rPr>
          <w:rFonts w:hint="eastAsia"/>
        </w:rPr>
        <w:t>对</w:t>
      </w:r>
      <w:r w:rsidR="00865E2D">
        <w:rPr>
          <w:rFonts w:hint="eastAsia"/>
        </w:rPr>
        <w:t>时间序列</w:t>
      </w:r>
      <w:r>
        <w:rPr>
          <w:rFonts w:hint="eastAsia"/>
        </w:rPr>
        <w:t>经典分解方案的物理</w:t>
      </w:r>
      <w:r>
        <w:rPr>
          <w:rFonts w:hint="eastAsia"/>
        </w:rPr>
        <w:t>-</w:t>
      </w:r>
      <w:r>
        <w:rPr>
          <w:rFonts w:hint="eastAsia"/>
        </w:rPr>
        <w:t>数学</w:t>
      </w:r>
      <w:r w:rsidR="00DB59DC">
        <w:t>理解</w:t>
      </w:r>
      <w:bookmarkEnd w:id="65"/>
    </w:p>
    <w:p w14:paraId="3A61027E" w14:textId="12B7B2AA" w:rsidR="00DB59DC" w:rsidRDefault="00DB59DC" w:rsidP="00DB59DC">
      <w:pPr>
        <w:pStyle w:val="a2"/>
      </w:pPr>
      <w:r>
        <w:t>trend</w:t>
      </w:r>
      <w:r>
        <w:t>视作气候系统本身的一种特殊变率，或是外加的独立信号，将导致</w:t>
      </w:r>
      <w:r>
        <w:t xml:space="preserve"> M-1B, A </w:t>
      </w:r>
      <w:r>
        <w:t>两种方法，引起混淆。建议：将物理和序列分析过程分开理解，因为最终都是要做经典分解。</w:t>
      </w:r>
    </w:p>
    <w:p w14:paraId="41F4E230" w14:textId="640A46C2" w:rsidR="00DB59DC" w:rsidRDefault="00865E2D" w:rsidP="002A0984">
      <w:pPr>
        <w:pStyle w:val="21"/>
      </w:pPr>
      <w:bookmarkStart w:id="66" w:name="_Toc109554313"/>
      <w:r>
        <w:rPr>
          <w:rFonts w:hint="eastAsia"/>
        </w:rPr>
        <w:t>造成</w:t>
      </w:r>
      <w:r w:rsidR="00DB59DC">
        <w:t>各分解方式</w:t>
      </w:r>
      <w:r>
        <w:rPr>
          <w:rFonts w:hint="eastAsia"/>
        </w:rPr>
        <w:t>间</w:t>
      </w:r>
      <w:r w:rsidR="00DB59DC">
        <w:t>差异的因素</w:t>
      </w:r>
      <w:bookmarkEnd w:id="66"/>
    </w:p>
    <w:p w14:paraId="36A963B5" w14:textId="4E7A394B" w:rsidR="00DB59DC" w:rsidRDefault="00DB59DC" w:rsidP="00DB59DC">
      <w:pPr>
        <w:pStyle w:val="a2"/>
      </w:pPr>
      <w:r>
        <w:t xml:space="preserve">trend </w:t>
      </w:r>
      <w:r>
        <w:t>的非线性，季节信号的解释方差，年际、年代际变率的幅度。</w:t>
      </w:r>
      <w:r>
        <w:t xml:space="preserve">M-1A, B </w:t>
      </w:r>
      <w:r>
        <w:t>的差异</w:t>
      </w:r>
      <w:r>
        <w:t>-</w:t>
      </w:r>
      <w:r>
        <w:t>空间分布，和其他指标的联系。</w:t>
      </w:r>
    </w:p>
    <w:p w14:paraId="38A0E986" w14:textId="6D827BDF" w:rsidR="00DB59DC" w:rsidRDefault="00DB59DC" w:rsidP="002A0984">
      <w:pPr>
        <w:pStyle w:val="21"/>
      </w:pPr>
      <w:bookmarkStart w:id="67" w:name="_Toc109554314"/>
      <w:r>
        <w:t>预估</w:t>
      </w:r>
      <w:r>
        <w:t>-</w:t>
      </w:r>
      <w:r>
        <w:t>校正的收益</w:t>
      </w:r>
      <w:bookmarkEnd w:id="67"/>
    </w:p>
    <w:p w14:paraId="1B62D89E" w14:textId="150D41C5" w:rsidR="00DB59DC" w:rsidRDefault="00DB59DC" w:rsidP="00DB59DC">
      <w:pPr>
        <w:pStyle w:val="a2"/>
      </w:pPr>
      <w:r>
        <w:t>比较</w:t>
      </w:r>
      <w:r>
        <w:t xml:space="preserve"> M-2 </w:t>
      </w:r>
      <w:r>
        <w:t>系列内部，和横向比较</w:t>
      </w:r>
      <w:r>
        <w:t xml:space="preserve"> M-1 </w:t>
      </w:r>
      <w:r>
        <w:t>系列。</w:t>
      </w:r>
    </w:p>
    <w:p w14:paraId="0BA0E16A" w14:textId="1E006D4F" w:rsidR="00DB59DC" w:rsidRDefault="00865E2D" w:rsidP="002A0984">
      <w:pPr>
        <w:pStyle w:val="21"/>
      </w:pPr>
      <w:bookmarkStart w:id="68" w:name="_Toc109554315"/>
      <w:r>
        <w:rPr>
          <w:rFonts w:hint="eastAsia"/>
        </w:rPr>
        <w:t>时间序列</w:t>
      </w:r>
      <w:r w:rsidR="00DB59DC">
        <w:rPr>
          <w:rFonts w:hint="eastAsia"/>
        </w:rPr>
        <w:t>分解</w:t>
      </w:r>
      <w:r w:rsidR="00DB59DC">
        <w:t>质量评价</w:t>
      </w:r>
      <w:bookmarkEnd w:id="68"/>
    </w:p>
    <w:p w14:paraId="3A1CF247" w14:textId="5DBF36A9" w:rsidR="00DB59DC" w:rsidRDefault="00DB59DC" w:rsidP="00DB59DC">
      <w:pPr>
        <w:pStyle w:val="a2"/>
      </w:pPr>
      <w:r>
        <w:t>因气候系统的非线性决定了总响应不是各输入独立作用的输出之和、要素时间序列采取</w:t>
      </w:r>
      <w:r>
        <w:t>“</w:t>
      </w:r>
      <w:r>
        <w:t>随机过程</w:t>
      </w:r>
      <w:r>
        <w:t xml:space="preserve"> -&gt; </w:t>
      </w:r>
      <w:r>
        <w:t>一次实现</w:t>
      </w:r>
      <w:r>
        <w:t>”</w:t>
      </w:r>
      <w:r>
        <w:t>的理解方式、各分量没有数学上严格的客观定义，故难以找到一种完美的、唯一的、纯客观的评价指标。这是分解方式多样的理论根源。本文采取的各指标，仅供参考，</w:t>
      </w:r>
      <w:proofErr w:type="gramStart"/>
      <w:r>
        <w:t>不</w:t>
      </w:r>
      <w:proofErr w:type="gramEnd"/>
      <w:r>
        <w:t>必然表示各方法优劣。</w:t>
      </w:r>
      <w:r>
        <w:t xml:space="preserve"> </w:t>
      </w:r>
    </w:p>
    <w:p w14:paraId="3B77D370" w14:textId="2C152E61" w:rsidR="00DB59DC" w:rsidRDefault="00DB59DC" w:rsidP="002A0984">
      <w:pPr>
        <w:pStyle w:val="21"/>
      </w:pPr>
      <w:bookmarkStart w:id="69" w:name="_Toc109554316"/>
      <w:r>
        <w:t>年际及以上变率的</w:t>
      </w:r>
      <w:r w:rsidR="00865E2D">
        <w:rPr>
          <w:rFonts w:hint="eastAsia"/>
        </w:rPr>
        <w:t>数学</w:t>
      </w:r>
      <w:r>
        <w:t>期望</w:t>
      </w:r>
      <w:r w:rsidR="00865E2D">
        <w:rPr>
          <w:rFonts w:hint="eastAsia"/>
        </w:rPr>
        <w:t>和样本均值</w:t>
      </w:r>
      <w:bookmarkEnd w:id="69"/>
    </w:p>
    <w:p w14:paraId="2741EAE7" w14:textId="5B7F3DEF" w:rsidR="00DB59DC" w:rsidRDefault="00DB59DC" w:rsidP="00DB59DC">
      <w:pPr>
        <w:pStyle w:val="a2"/>
      </w:pPr>
      <w:r>
        <w:t>由于观测时间有限，</w:t>
      </w:r>
      <w:r>
        <w:t>“</w:t>
      </w:r>
      <w:r>
        <w:t>长期变率可能是更长时间周期信号的一部分</w:t>
      </w:r>
      <w:r>
        <w:t>”</w:t>
      </w:r>
      <w:r>
        <w:t>。有些方法，若假定季节周期是零均值的，则可自动保证变率零均值。是否合理？</w:t>
      </w:r>
    </w:p>
    <w:p w14:paraId="59CB2EBD" w14:textId="5F8127C5" w:rsidR="00DB59DC" w:rsidRDefault="00DB59DC" w:rsidP="002A0984">
      <w:pPr>
        <w:pStyle w:val="21"/>
      </w:pPr>
      <w:bookmarkStart w:id="70" w:name="_Toc109554317"/>
      <w:r>
        <w:t>未来研究建议</w:t>
      </w:r>
      <w:bookmarkEnd w:id="70"/>
    </w:p>
    <w:p w14:paraId="076F22E1" w14:textId="493D9007" w:rsidR="00DB59DC" w:rsidRDefault="00DB59DC" w:rsidP="00DB59DC">
      <w:pPr>
        <w:pStyle w:val="a2"/>
      </w:pPr>
      <w:r>
        <w:t>本文研究表明，在气候变化的背景下，各分解方式</w:t>
      </w:r>
      <w:proofErr w:type="gramStart"/>
      <w:r>
        <w:t>确可能</w:t>
      </w:r>
      <w:proofErr w:type="gramEnd"/>
      <w:r>
        <w:t>造成差异，有时甚至显著。故建议：后续研究应注意讨论这种差异对结论的影响；在承认非线性的情况下，建立各分量的内</w:t>
      </w:r>
      <w:proofErr w:type="gramStart"/>
      <w:r>
        <w:t>秉</w:t>
      </w:r>
      <w:proofErr w:type="gramEnd"/>
      <w:r>
        <w:t>、客观、物理、数学定义，和配套的客观分解方式；和应用统计、计量经济学等部门合作。</w:t>
      </w:r>
    </w:p>
    <w:p w14:paraId="35502F68" w14:textId="41B029DF" w:rsidR="00066FCD" w:rsidRPr="00E65691" w:rsidRDefault="00E16562" w:rsidP="00E65691">
      <w:pPr>
        <w:pStyle w:val="1"/>
        <w:spacing w:before="156" w:after="156"/>
      </w:pPr>
      <w:bookmarkStart w:id="71" w:name="_Toc109554318"/>
      <w:r w:rsidRPr="00E65691">
        <w:t>Conclusions</w:t>
      </w:r>
      <w:bookmarkEnd w:id="71"/>
    </w:p>
    <w:p w14:paraId="4AFFD91D" w14:textId="3FDFC0E4" w:rsidR="0041341E" w:rsidRDefault="005853D3" w:rsidP="00186C48">
      <w:pPr>
        <w:pStyle w:val="a2"/>
      </w:pPr>
      <w:r w:rsidRPr="005853D3">
        <w:rPr>
          <w:rFonts w:hint="eastAsia"/>
        </w:rPr>
        <w:t>本文以三种常用的经典分解方案为例，研究了不同的分解方案对结果的影响</w:t>
      </w:r>
      <w:r w:rsidR="00190363">
        <w:rPr>
          <w:rFonts w:hint="eastAsia"/>
        </w:rPr>
        <w:t>.</w:t>
      </w:r>
      <w:r w:rsidR="00190363">
        <w:t xml:space="preserve"> </w:t>
      </w:r>
      <w:r w:rsidR="00190363">
        <w:rPr>
          <w:rFonts w:hint="eastAsia"/>
        </w:rPr>
        <w:t>结果表明</w:t>
      </w:r>
      <w:r w:rsidR="00A47CA3">
        <w:rPr>
          <w:rFonts w:hint="eastAsia"/>
        </w:rPr>
        <w:t>，采取不同的分解方法，对结果会造成一定的影响</w:t>
      </w:r>
      <w:r w:rsidR="00A47CA3">
        <w:rPr>
          <w:rFonts w:hint="eastAsia"/>
        </w:rPr>
        <w:t>.</w:t>
      </w:r>
      <w:r w:rsidR="00A47CA3">
        <w:t xml:space="preserve"> </w:t>
      </w:r>
      <w:r w:rsidR="007A7E15">
        <w:rPr>
          <w:rFonts w:hint="eastAsia"/>
        </w:rPr>
        <w:t>在某些情况</w:t>
      </w:r>
      <w:r w:rsidR="00461104">
        <w:rPr>
          <w:rFonts w:hint="eastAsia"/>
        </w:rPr>
        <w:t>(</w:t>
      </w:r>
      <w:r w:rsidR="00461104">
        <w:rPr>
          <w:rFonts w:hint="eastAsia"/>
        </w:rPr>
        <w:t>趋势强非线性，趋势增量大，</w:t>
      </w:r>
      <w:r w:rsidR="00461104">
        <w:rPr>
          <w:rFonts w:hint="eastAsia"/>
        </w:rPr>
        <w:lastRenderedPageBreak/>
        <w:t>季节信号的解释方差小</w:t>
      </w:r>
      <w:r w:rsidR="00461104">
        <w:rPr>
          <w:rFonts w:hint="eastAsia"/>
        </w:rPr>
        <w:t>?</w:t>
      </w:r>
      <w:r w:rsidR="00461104">
        <w:t>)</w:t>
      </w:r>
      <w:r w:rsidR="007A7E15">
        <w:rPr>
          <w:rFonts w:hint="eastAsia"/>
        </w:rPr>
        <w:t>下，影响</w:t>
      </w:r>
      <w:r w:rsidR="00481CC8">
        <w:rPr>
          <w:rFonts w:hint="eastAsia"/>
        </w:rPr>
        <w:t>更</w:t>
      </w:r>
      <w:r w:rsidR="007A7E15">
        <w:rPr>
          <w:rFonts w:hint="eastAsia"/>
        </w:rPr>
        <w:t>明显</w:t>
      </w:r>
      <w:r w:rsidR="007A7E15">
        <w:rPr>
          <w:rFonts w:hint="eastAsia"/>
        </w:rPr>
        <w:t>.</w:t>
      </w:r>
      <w:r w:rsidR="007A7E15">
        <w:t xml:space="preserve"> </w:t>
      </w:r>
      <w:r w:rsidR="00B74D95">
        <w:rPr>
          <w:rFonts w:hint="eastAsia"/>
        </w:rPr>
        <w:t>在全球气候变化的背景下，本文的结果值得学界关注</w:t>
      </w:r>
      <w:r w:rsidR="00B74D95">
        <w:rPr>
          <w:rFonts w:hint="eastAsia"/>
        </w:rPr>
        <w:t>.</w:t>
      </w:r>
    </w:p>
    <w:p w14:paraId="1E432E0D" w14:textId="6C4EED50" w:rsidR="00186C48" w:rsidRDefault="00E81396" w:rsidP="00186C48">
      <w:pPr>
        <w:pStyle w:val="a2"/>
      </w:pPr>
      <w:r>
        <w:rPr>
          <w:rFonts w:hint="eastAsia"/>
        </w:rPr>
        <w:t>基于</w:t>
      </w:r>
      <w:r w:rsidR="00A15625">
        <w:rPr>
          <w:rFonts w:hint="eastAsia"/>
        </w:rPr>
        <w:t>本文的</w:t>
      </w:r>
      <w:r>
        <w:rPr>
          <w:rFonts w:hint="eastAsia"/>
        </w:rPr>
        <w:t>讨论，</w:t>
      </w:r>
      <w:r w:rsidR="000B71F3">
        <w:rPr>
          <w:rFonts w:hint="eastAsia"/>
        </w:rPr>
        <w:t>我们</w:t>
      </w:r>
      <w:r w:rsidR="00064137">
        <w:rPr>
          <w:rFonts w:hint="eastAsia"/>
        </w:rPr>
        <w:t>认为，气候态</w:t>
      </w:r>
      <w:r w:rsidR="00064137">
        <w:rPr>
          <w:rFonts w:hint="eastAsia"/>
        </w:rPr>
        <w:t>(</w:t>
      </w:r>
      <w:r w:rsidR="00064137">
        <w:rPr>
          <w:rFonts w:hint="eastAsia"/>
        </w:rPr>
        <w:t>包括长期趋势，季节周期分量等</w:t>
      </w:r>
      <w:r w:rsidR="00064137">
        <w:rPr>
          <w:rFonts w:hint="eastAsia"/>
        </w:rPr>
        <w:t>)</w:t>
      </w:r>
      <w:r w:rsidR="00064137">
        <w:rPr>
          <w:rFonts w:hint="eastAsia"/>
        </w:rPr>
        <w:t>应是客观的，但趋势和季节周期的定义，以及相应的分解方案及其参数的选取却带有主观性，</w:t>
      </w:r>
      <w:r w:rsidR="00064137" w:rsidRPr="006D3AB1">
        <w:rPr>
          <w:rFonts w:hint="eastAsia"/>
        </w:rPr>
        <w:t>这是分解方案选取问题的根源</w:t>
      </w:r>
      <w:r w:rsidR="00064137">
        <w:rPr>
          <w:rFonts w:hint="eastAsia"/>
        </w:rPr>
        <w:t>.</w:t>
      </w:r>
      <w:r w:rsidR="00064137">
        <w:t xml:space="preserve"> </w:t>
      </w:r>
      <w:r w:rsidR="00893BC1">
        <w:rPr>
          <w:rFonts w:hint="eastAsia"/>
        </w:rPr>
        <w:t>因此</w:t>
      </w:r>
      <w:r w:rsidR="00324602">
        <w:rPr>
          <w:rFonts w:hint="eastAsia"/>
        </w:rPr>
        <w:t>，我们</w:t>
      </w:r>
      <w:r w:rsidR="007A499D">
        <w:rPr>
          <w:rFonts w:hint="eastAsia"/>
        </w:rPr>
        <w:t>对</w:t>
      </w:r>
      <w:r w:rsidR="00E975B5">
        <w:rPr>
          <w:rFonts w:hint="eastAsia"/>
        </w:rPr>
        <w:t>后续研究</w:t>
      </w:r>
      <w:r>
        <w:rPr>
          <w:rFonts w:hint="eastAsia"/>
        </w:rPr>
        <w:t>提出以下</w:t>
      </w:r>
      <w:r w:rsidR="007A499D">
        <w:rPr>
          <w:rFonts w:hint="eastAsia"/>
        </w:rPr>
        <w:t>建议：</w:t>
      </w:r>
      <w:r w:rsidR="007A499D">
        <w:rPr>
          <w:rFonts w:hint="eastAsia"/>
        </w:rPr>
        <w:t>(</w:t>
      </w:r>
      <w:r w:rsidR="007A499D">
        <w:t xml:space="preserve">1) </w:t>
      </w:r>
      <w:r w:rsidR="00D94E5E">
        <w:rPr>
          <w:rFonts w:hint="eastAsia"/>
        </w:rPr>
        <w:t>后续研究应</w:t>
      </w:r>
      <w:r w:rsidR="00910C34">
        <w:rPr>
          <w:rFonts w:hint="eastAsia"/>
        </w:rPr>
        <w:t>对</w:t>
      </w:r>
      <w:proofErr w:type="gramStart"/>
      <w:r w:rsidR="00910C34">
        <w:rPr>
          <w:rFonts w:hint="eastAsia"/>
        </w:rPr>
        <w:t>气候态</w:t>
      </w:r>
      <w:r w:rsidR="00A23578">
        <w:rPr>
          <w:rFonts w:hint="eastAsia"/>
        </w:rPr>
        <w:t>各分量</w:t>
      </w:r>
      <w:proofErr w:type="gramEnd"/>
      <w:r w:rsidR="00A23578">
        <w:rPr>
          <w:rFonts w:hint="eastAsia"/>
        </w:rPr>
        <w:t>建立</w:t>
      </w:r>
      <w:r w:rsidR="00D94E5E">
        <w:rPr>
          <w:rFonts w:hint="eastAsia"/>
        </w:rPr>
        <w:t>客观</w:t>
      </w:r>
      <w:r w:rsidR="00A23578">
        <w:rPr>
          <w:rFonts w:hint="eastAsia"/>
        </w:rPr>
        <w:t>定义，并</w:t>
      </w:r>
      <w:r w:rsidR="00D559E7">
        <w:rPr>
          <w:rFonts w:hint="eastAsia"/>
        </w:rPr>
        <w:t>建立</w:t>
      </w:r>
      <w:r w:rsidR="00A23578">
        <w:rPr>
          <w:rFonts w:hint="eastAsia"/>
        </w:rPr>
        <w:t>相应的</w:t>
      </w:r>
      <w:r w:rsidR="00D94E5E">
        <w:rPr>
          <w:rFonts w:hint="eastAsia"/>
        </w:rPr>
        <w:t>自适应</w:t>
      </w:r>
      <w:r w:rsidR="00E113C3">
        <w:rPr>
          <w:rFonts w:hint="eastAsia"/>
        </w:rPr>
        <w:t>分解方案</w:t>
      </w:r>
      <w:r w:rsidR="00E113C3">
        <w:rPr>
          <w:rFonts w:hint="eastAsia"/>
        </w:rPr>
        <w:t>.</w:t>
      </w:r>
      <w:r w:rsidR="00E113C3">
        <w:t xml:space="preserve"> (2) </w:t>
      </w:r>
      <w:r w:rsidR="00157A33">
        <w:rPr>
          <w:rFonts w:hint="eastAsia"/>
        </w:rPr>
        <w:t>在对气候事件的分类和讨论中，</w:t>
      </w:r>
      <w:r w:rsidR="00EF2EF2">
        <w:rPr>
          <w:rFonts w:hint="eastAsia"/>
        </w:rPr>
        <w:t>若</w:t>
      </w:r>
      <w:r w:rsidR="007F1F11">
        <w:rPr>
          <w:rFonts w:hint="eastAsia"/>
        </w:rPr>
        <w:t>使用了某种</w:t>
      </w:r>
      <w:r w:rsidR="00621D96">
        <w:rPr>
          <w:rFonts w:hint="eastAsia"/>
        </w:rPr>
        <w:t>时间序列</w:t>
      </w:r>
      <w:r w:rsidR="00EF2EF2">
        <w:rPr>
          <w:rFonts w:hint="eastAsia"/>
        </w:rPr>
        <w:t>分解方法，</w:t>
      </w:r>
      <w:r w:rsidR="00D01B04">
        <w:rPr>
          <w:rFonts w:hint="eastAsia"/>
        </w:rPr>
        <w:t>则</w:t>
      </w:r>
      <w:r w:rsidR="00FA1367">
        <w:rPr>
          <w:rFonts w:hint="eastAsia"/>
        </w:rPr>
        <w:t>应</w:t>
      </w:r>
      <w:r w:rsidR="00EF2EF2">
        <w:rPr>
          <w:rFonts w:hint="eastAsia"/>
        </w:rPr>
        <w:t>增加讨论采取其他分解方法对结果的影响</w:t>
      </w:r>
      <w:r w:rsidR="00C410EA">
        <w:rPr>
          <w:rFonts w:hint="eastAsia"/>
        </w:rPr>
        <w:t>，以</w:t>
      </w:r>
      <w:r w:rsidR="00B06A70">
        <w:rPr>
          <w:rFonts w:hint="eastAsia"/>
        </w:rPr>
        <w:t>避免</w:t>
      </w:r>
      <w:r w:rsidR="006E75AC">
        <w:rPr>
          <w:rFonts w:hint="eastAsia"/>
        </w:rPr>
        <w:t>研究结论</w:t>
      </w:r>
      <w:r w:rsidR="00C410EA">
        <w:rPr>
          <w:rFonts w:hint="eastAsia"/>
        </w:rPr>
        <w:t>被分解方案</w:t>
      </w:r>
      <w:r w:rsidR="00954C50">
        <w:rPr>
          <w:rFonts w:hint="eastAsia"/>
        </w:rPr>
        <w:t>选取</w:t>
      </w:r>
      <w:r w:rsidR="00C410EA">
        <w:rPr>
          <w:rFonts w:hint="eastAsia"/>
        </w:rPr>
        <w:t>带来的虚假变率误导</w:t>
      </w:r>
      <w:r w:rsidR="00C410EA">
        <w:rPr>
          <w:rFonts w:hint="eastAsia"/>
        </w:rPr>
        <w:t>.</w:t>
      </w:r>
    </w:p>
    <w:p w14:paraId="7B01D301" w14:textId="77777777" w:rsidR="00506FF6" w:rsidRDefault="00506FF6" w:rsidP="00186C48">
      <w:pPr>
        <w:pStyle w:val="a2"/>
        <w:sectPr w:rsidR="00506FF6" w:rsidSect="00506FF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5F4A280" w14:textId="4B39A58D" w:rsidR="00592D47" w:rsidRDefault="003352B7" w:rsidP="00592D47">
      <w:pPr>
        <w:pStyle w:val="1"/>
        <w:numPr>
          <w:ilvl w:val="0"/>
          <w:numId w:val="0"/>
        </w:numPr>
        <w:spacing w:before="156" w:after="156"/>
        <w:jc w:val="center"/>
      </w:pPr>
      <w:bookmarkStart w:id="72" w:name="_Toc109554319"/>
      <w:r>
        <w:rPr>
          <w:rFonts w:hint="eastAsia"/>
        </w:rPr>
        <w:lastRenderedPageBreak/>
        <w:t>R</w:t>
      </w:r>
      <w:r>
        <w:t>eferences</w:t>
      </w:r>
      <w:bookmarkEnd w:id="72"/>
    </w:p>
    <w:p w14:paraId="3FC73646" w14:textId="5D21CD1D" w:rsidR="00F12F2A" w:rsidRPr="00F12F2A" w:rsidRDefault="00592D47" w:rsidP="00F12F2A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73" w:name="_ENREF_1"/>
      <w:r w:rsidR="00F12F2A" w:rsidRPr="00F12F2A">
        <w:t xml:space="preserve">Chen, X., &amp; Li, T. (2021). An Improved Method for Defining Short-Term Climate Anomalies. </w:t>
      </w:r>
      <w:r w:rsidR="00F12F2A" w:rsidRPr="00F12F2A">
        <w:rPr>
          <w:i/>
        </w:rPr>
        <w:t>Journal of Meteorological Research</w:t>
      </w:r>
      <w:r w:rsidR="00F12F2A" w:rsidRPr="00F12F2A">
        <w:t>,</w:t>
      </w:r>
      <w:r w:rsidR="00F12F2A" w:rsidRPr="00F12F2A">
        <w:rPr>
          <w:i/>
        </w:rPr>
        <w:t xml:space="preserve"> 35</w:t>
      </w:r>
      <w:r w:rsidR="00F12F2A" w:rsidRPr="00F12F2A">
        <w:t xml:space="preserve">(6), 1012-1022. </w:t>
      </w:r>
      <w:hyperlink r:id="rId48" w:history="1">
        <w:r w:rsidR="00F12F2A" w:rsidRPr="00F12F2A">
          <w:rPr>
            <w:rStyle w:val="aa"/>
          </w:rPr>
          <w:t>https://doi.org/10.1007/s13351-021-1139-2</w:t>
        </w:r>
      </w:hyperlink>
      <w:r w:rsidR="00F12F2A" w:rsidRPr="00F12F2A">
        <w:t xml:space="preserve"> </w:t>
      </w:r>
      <w:bookmarkEnd w:id="73"/>
    </w:p>
    <w:p w14:paraId="29AE9F13" w14:textId="74C6A839" w:rsidR="00F12F2A" w:rsidRPr="00F12F2A" w:rsidRDefault="00F12F2A" w:rsidP="00F12F2A">
      <w:pPr>
        <w:pStyle w:val="EndNoteBibliography"/>
        <w:ind w:left="400" w:hanging="400"/>
      </w:pPr>
      <w:bookmarkStart w:id="74" w:name="_ENREF_2"/>
      <w:r w:rsidRPr="00F12F2A">
        <w:t xml:space="preserve">Findley, D. F., Monsell, B. C., Bell, W. R., Otto, M. C., &amp; Chen, B.-C. (1998). New Capabilities and Methods of the X-12-ARIMA Seasonal-Adjustment Program. </w:t>
      </w:r>
      <w:r w:rsidRPr="00F12F2A">
        <w:rPr>
          <w:i/>
        </w:rPr>
        <w:t>Journal of Business &amp; Economic Statistics</w:t>
      </w:r>
      <w:r w:rsidRPr="00F12F2A">
        <w:t>,</w:t>
      </w:r>
      <w:r w:rsidRPr="00F12F2A">
        <w:rPr>
          <w:i/>
        </w:rPr>
        <w:t xml:space="preserve"> 16</w:t>
      </w:r>
      <w:r w:rsidRPr="00F12F2A">
        <w:t xml:space="preserve">(2), 127-152. </w:t>
      </w:r>
      <w:hyperlink r:id="rId49" w:history="1">
        <w:r w:rsidRPr="00F12F2A">
          <w:rPr>
            <w:rStyle w:val="aa"/>
          </w:rPr>
          <w:t>https://doi.org/10.1080/07350015.1998.10524743</w:t>
        </w:r>
      </w:hyperlink>
      <w:r w:rsidRPr="00F12F2A">
        <w:t xml:space="preserve"> </w:t>
      </w:r>
      <w:bookmarkEnd w:id="74"/>
    </w:p>
    <w:p w14:paraId="41367E27" w14:textId="043098FC" w:rsidR="00F12F2A" w:rsidRPr="00F12F2A" w:rsidRDefault="00F12F2A" w:rsidP="00F12F2A">
      <w:pPr>
        <w:pStyle w:val="EndNoteBibliography"/>
        <w:ind w:left="400" w:hanging="400"/>
      </w:pPr>
      <w:bookmarkStart w:id="75" w:name="_ENREF_3"/>
      <w:r w:rsidRPr="00F12F2A">
        <w:t xml:space="preserve">Narapusetty, B., DelSole, T., &amp; Tippett, M. K. (2009). Optimal Estimation of the Climatological Mean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22</w:t>
      </w:r>
      <w:r w:rsidRPr="00F12F2A">
        <w:t xml:space="preserve">(18), 4845-4859. </w:t>
      </w:r>
      <w:hyperlink r:id="rId50" w:history="1">
        <w:r w:rsidRPr="00F12F2A">
          <w:rPr>
            <w:rStyle w:val="aa"/>
          </w:rPr>
          <w:t>https://doi.org/10.1175/2009jcli2944.1</w:t>
        </w:r>
      </w:hyperlink>
      <w:r w:rsidRPr="00F12F2A">
        <w:t xml:space="preserve"> </w:t>
      </w:r>
      <w:bookmarkEnd w:id="75"/>
    </w:p>
    <w:p w14:paraId="734F98EF" w14:textId="57699BD7" w:rsidR="00F12F2A" w:rsidRPr="00F12F2A" w:rsidRDefault="00F12F2A" w:rsidP="00F12F2A">
      <w:pPr>
        <w:pStyle w:val="EndNoteBibliography"/>
        <w:ind w:left="400" w:hanging="400"/>
      </w:pPr>
      <w:bookmarkStart w:id="76" w:name="_ENREF_4"/>
      <w:r w:rsidRPr="00F12F2A">
        <w:t xml:space="preserve">Pezzulli, S., Stephenson, D. B., &amp; Hannachi, A. (2005). The Variability of Seasonality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18</w:t>
      </w:r>
      <w:r w:rsidRPr="00F12F2A">
        <w:t xml:space="preserve">(1), 71-88. </w:t>
      </w:r>
      <w:hyperlink r:id="rId51" w:history="1">
        <w:r w:rsidRPr="00F12F2A">
          <w:rPr>
            <w:rStyle w:val="aa"/>
          </w:rPr>
          <w:t>https://doi.org/10.1175/jcli-3256.1</w:t>
        </w:r>
      </w:hyperlink>
      <w:r w:rsidRPr="00F12F2A">
        <w:t xml:space="preserve"> </w:t>
      </w:r>
      <w:bookmarkEnd w:id="76"/>
    </w:p>
    <w:p w14:paraId="68F7FBD0" w14:textId="098C6BF6" w:rsidR="00F12F2A" w:rsidRPr="00F12F2A" w:rsidRDefault="00F12F2A" w:rsidP="00F12F2A">
      <w:pPr>
        <w:pStyle w:val="EndNoteBibliography"/>
        <w:ind w:left="400" w:hanging="400"/>
      </w:pPr>
      <w:bookmarkStart w:id="77" w:name="_ENREF_5"/>
      <w:r w:rsidRPr="00F12F2A">
        <w:t xml:space="preserve">Wu, Z., Huang, N. E., Long, S. R., &amp; Peng, C.-K. (2007). On the trend, detrending, and variability of nonlinear and nonstationary time series. </w:t>
      </w:r>
      <w:r w:rsidRPr="00F12F2A">
        <w:rPr>
          <w:i/>
        </w:rPr>
        <w:t>Proceedings of the National Academy of Sciences</w:t>
      </w:r>
      <w:r w:rsidRPr="00F12F2A">
        <w:t>,</w:t>
      </w:r>
      <w:r w:rsidRPr="00F12F2A">
        <w:rPr>
          <w:i/>
        </w:rPr>
        <w:t xml:space="preserve"> 104</w:t>
      </w:r>
      <w:r w:rsidRPr="00F12F2A">
        <w:t xml:space="preserve">(38), 14889-14894. </w:t>
      </w:r>
      <w:hyperlink r:id="rId52" w:history="1">
        <w:r w:rsidRPr="00F12F2A">
          <w:rPr>
            <w:rStyle w:val="aa"/>
          </w:rPr>
          <w:t>https://doi.org/10.1073/pnas.0701020104</w:t>
        </w:r>
      </w:hyperlink>
      <w:r w:rsidRPr="00F12F2A">
        <w:t xml:space="preserve"> </w:t>
      </w:r>
      <w:bookmarkEnd w:id="77"/>
    </w:p>
    <w:p w14:paraId="5DD8FFD7" w14:textId="6CB4A3AC" w:rsidR="003352B7" w:rsidRDefault="00592D47" w:rsidP="0026677E">
      <w:pPr>
        <w:pStyle w:val="a2"/>
        <w:ind w:firstLine="0"/>
      </w:pPr>
      <w:r>
        <w:fldChar w:fldCharType="end"/>
      </w:r>
    </w:p>
    <w:sectPr w:rsidR="003352B7" w:rsidSect="00506FF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741E9FA" w14:textId="77777777" w:rsidR="002A557F" w:rsidRDefault="002A557F" w:rsidP="00E26F2C">
      <w:r>
        <w:separator/>
      </w:r>
    </w:p>
  </w:endnote>
  <w:endnote w:type="continuationSeparator" w:id="0">
    <w:p w14:paraId="6676ED0C" w14:textId="77777777" w:rsidR="002A557F" w:rsidRDefault="002A557F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  <w:embedRegular r:id="rId1" w:subsetted="1" w:fontKey="{577D1BA2-0B24-4989-BD41-91CFE675B0D4}"/>
    <w:embedBold r:id="rId2" w:subsetted="1" w:fontKey="{3F7ACBF3-03FF-4095-AD6F-B0311DA0E94B}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  <w:embedRegular r:id="rId3" w:subsetted="1" w:fontKey="{8A62C6B3-8D7C-4398-880E-EF12FEDAC3FB}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4" w:fontKey="{76A6F4E0-9FBB-4080-95D8-5BD47BADC7A5}"/>
    <w:embedItalic r:id="rId5" w:fontKey="{714B0BCA-B0EC-425F-833E-382D973E27D1}"/>
    <w:embedBoldItalic r:id="rId6" w:fontKey="{D98D46DB-D02B-4283-8C69-C137E0F64F7D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1E4CA3FB" w:rsidR="00E24DCF" w:rsidRPr="00C2554F" w:rsidRDefault="00E24DCF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7-23 21:59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A79369" w14:textId="6065618B" w:rsidR="00E24DCF" w:rsidRPr="00C2554F" w:rsidRDefault="00E24DCF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 w:hint="eastAsia"/>
        <w:b/>
      </w:rPr>
      <w:instrText>num</w:instrText>
    </w:r>
    <w:r>
      <w:rPr>
        <w:rFonts w:ascii="Times New Roman" w:eastAsia="宋体" w:hAnsi="Times New Roman" w:cs="Times New Roman"/>
        <w:b/>
      </w:rPr>
      <w:instrText xml:space="preserve">Pages </w:instrText>
    </w:r>
    <w:r>
      <w:rPr>
        <w:rFonts w:ascii="Times New Roman" w:eastAsia="宋体" w:hAnsi="Times New Roman" w:cs="Times New Roman"/>
        <w:b/>
      </w:rPr>
      <w:fldChar w:fldCharType="separate"/>
    </w:r>
    <w:r w:rsidR="001316E3">
      <w:rPr>
        <w:rFonts w:ascii="Times New Roman" w:eastAsia="宋体" w:hAnsi="Times New Roman" w:cs="Times New Roman"/>
        <w:b/>
        <w:noProof/>
      </w:rPr>
      <w:instrText>32</w:instrText>
    </w:r>
    <w:r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1316E3">
      <w:rPr>
        <w:rFonts w:ascii="Times New Roman" w:eastAsia="宋体" w:hAnsi="Times New Roman" w:cs="Times New Roman"/>
        <w:b/>
        <w:noProof/>
      </w:rPr>
      <w:t>30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7-23 21:59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3388DD" w14:textId="77777777" w:rsidR="002A557F" w:rsidRDefault="002A557F" w:rsidP="00E26F2C">
      <w:r>
        <w:separator/>
      </w:r>
    </w:p>
  </w:footnote>
  <w:footnote w:type="continuationSeparator" w:id="0">
    <w:p w14:paraId="386FC8F0" w14:textId="77777777" w:rsidR="002A557F" w:rsidRDefault="002A557F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67ADE0F9" w:rsidR="00E24DCF" w:rsidRPr="00943C60" w:rsidRDefault="00E24DCF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6" name="图片 2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E24DCF" w:rsidRDefault="00E24DCF" w:rsidP="00E26F2C">
    <w:pPr>
      <w:pStyle w:val="a6"/>
      <w:rPr>
        <w:rFonts w:ascii="Times New Roman" w:eastAsia="宋体" w:hAnsi="Times New Roman" w:cs="Times New Roman"/>
      </w:rPr>
    </w:pPr>
  </w:p>
  <w:p w14:paraId="1E2D13E6" w14:textId="18C0A426" w:rsidR="00E24DCF" w:rsidRPr="00E26F2C" w:rsidRDefault="00E24DCF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0C7189" w14:textId="77777777" w:rsidR="00E24DCF" w:rsidRPr="00943C60" w:rsidRDefault="00E24DCF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20A50A41" wp14:editId="76872AD7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7" name="图片 27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636C945F" w14:textId="77777777" w:rsidR="00E24DCF" w:rsidRDefault="00E24DCF" w:rsidP="00E26F2C">
    <w:pPr>
      <w:pStyle w:val="a6"/>
      <w:rPr>
        <w:rFonts w:ascii="Times New Roman" w:eastAsia="宋体" w:hAnsi="Times New Roman" w:cs="Times New Roman"/>
      </w:rPr>
    </w:pPr>
  </w:p>
  <w:p w14:paraId="5784E72A" w14:textId="595AC094" w:rsidR="00E24DCF" w:rsidRPr="00E26F2C" w:rsidRDefault="00E24DCF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21945B44"/>
    <w:multiLevelType w:val="hybridMultilevel"/>
    <w:tmpl w:val="24924288"/>
    <w:lvl w:ilvl="0" w:tplc="589CE8A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6A370BCB"/>
    <w:multiLevelType w:val="multilevel"/>
    <w:tmpl w:val="1FB484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2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1"/>
  </w:num>
  <w:num w:numId="1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embedTrueTypeFont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7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dvzxa1d595jedvr25p92zzvefp22zx5dz&quot;&gt;My EndNote Library&lt;record-ids&gt;&lt;item&gt;2&lt;/item&gt;&lt;item&gt;3&lt;/item&gt;&lt;item&gt;4&lt;/item&gt;&lt;item&gt;5&lt;/item&gt;&lt;item&gt;6&lt;/item&gt;&lt;/record-ids&gt;&lt;/item&gt;&lt;/Libraries&gt;"/>
  </w:docVars>
  <w:rsids>
    <w:rsidRoot w:val="00D93D45"/>
    <w:rsid w:val="0000071C"/>
    <w:rsid w:val="00000728"/>
    <w:rsid w:val="00002B90"/>
    <w:rsid w:val="00003375"/>
    <w:rsid w:val="00003C9D"/>
    <w:rsid w:val="00003DA5"/>
    <w:rsid w:val="000044AC"/>
    <w:rsid w:val="000055A6"/>
    <w:rsid w:val="000059E0"/>
    <w:rsid w:val="00005A9A"/>
    <w:rsid w:val="00006895"/>
    <w:rsid w:val="00006A98"/>
    <w:rsid w:val="00007514"/>
    <w:rsid w:val="000122DD"/>
    <w:rsid w:val="00012E75"/>
    <w:rsid w:val="000133F3"/>
    <w:rsid w:val="0001428C"/>
    <w:rsid w:val="00014831"/>
    <w:rsid w:val="000153AC"/>
    <w:rsid w:val="00020554"/>
    <w:rsid w:val="00020D3E"/>
    <w:rsid w:val="00021436"/>
    <w:rsid w:val="00022D3D"/>
    <w:rsid w:val="000238BA"/>
    <w:rsid w:val="00024249"/>
    <w:rsid w:val="0002489E"/>
    <w:rsid w:val="000253C8"/>
    <w:rsid w:val="00025833"/>
    <w:rsid w:val="00027177"/>
    <w:rsid w:val="000279A8"/>
    <w:rsid w:val="00034195"/>
    <w:rsid w:val="0003615E"/>
    <w:rsid w:val="00036983"/>
    <w:rsid w:val="00036FE4"/>
    <w:rsid w:val="00037ACE"/>
    <w:rsid w:val="00041CE7"/>
    <w:rsid w:val="00042BED"/>
    <w:rsid w:val="0004405E"/>
    <w:rsid w:val="00045EF0"/>
    <w:rsid w:val="00046418"/>
    <w:rsid w:val="00046BA2"/>
    <w:rsid w:val="00050484"/>
    <w:rsid w:val="00053C0F"/>
    <w:rsid w:val="000547B5"/>
    <w:rsid w:val="000555E3"/>
    <w:rsid w:val="00055CC1"/>
    <w:rsid w:val="00055E79"/>
    <w:rsid w:val="00056D54"/>
    <w:rsid w:val="00057098"/>
    <w:rsid w:val="00057986"/>
    <w:rsid w:val="00060796"/>
    <w:rsid w:val="0006115C"/>
    <w:rsid w:val="000612ED"/>
    <w:rsid w:val="00061624"/>
    <w:rsid w:val="00062095"/>
    <w:rsid w:val="00064137"/>
    <w:rsid w:val="00065940"/>
    <w:rsid w:val="00066FCD"/>
    <w:rsid w:val="00070B1B"/>
    <w:rsid w:val="00071F64"/>
    <w:rsid w:val="000763C0"/>
    <w:rsid w:val="000801CF"/>
    <w:rsid w:val="00085E08"/>
    <w:rsid w:val="00085F10"/>
    <w:rsid w:val="0008604F"/>
    <w:rsid w:val="000871EA"/>
    <w:rsid w:val="0008769E"/>
    <w:rsid w:val="00087DCF"/>
    <w:rsid w:val="000900F4"/>
    <w:rsid w:val="00091561"/>
    <w:rsid w:val="00092708"/>
    <w:rsid w:val="00095A93"/>
    <w:rsid w:val="00097C5F"/>
    <w:rsid w:val="000A0CED"/>
    <w:rsid w:val="000A0D9F"/>
    <w:rsid w:val="000A21EB"/>
    <w:rsid w:val="000A2C34"/>
    <w:rsid w:val="000A39B8"/>
    <w:rsid w:val="000A4BB4"/>
    <w:rsid w:val="000A4C1A"/>
    <w:rsid w:val="000A5BB0"/>
    <w:rsid w:val="000A7270"/>
    <w:rsid w:val="000A7945"/>
    <w:rsid w:val="000B058F"/>
    <w:rsid w:val="000B0CC5"/>
    <w:rsid w:val="000B1AD0"/>
    <w:rsid w:val="000B357B"/>
    <w:rsid w:val="000B3AA3"/>
    <w:rsid w:val="000B42CC"/>
    <w:rsid w:val="000B4964"/>
    <w:rsid w:val="000B49CF"/>
    <w:rsid w:val="000B58C5"/>
    <w:rsid w:val="000B71F3"/>
    <w:rsid w:val="000C03CE"/>
    <w:rsid w:val="000C3A40"/>
    <w:rsid w:val="000C4F5F"/>
    <w:rsid w:val="000C506B"/>
    <w:rsid w:val="000C515B"/>
    <w:rsid w:val="000C540F"/>
    <w:rsid w:val="000C5641"/>
    <w:rsid w:val="000C5F70"/>
    <w:rsid w:val="000C68A1"/>
    <w:rsid w:val="000C6D8D"/>
    <w:rsid w:val="000C7A18"/>
    <w:rsid w:val="000D0337"/>
    <w:rsid w:val="000D264E"/>
    <w:rsid w:val="000D3586"/>
    <w:rsid w:val="000D42D2"/>
    <w:rsid w:val="000D625C"/>
    <w:rsid w:val="000D6A7D"/>
    <w:rsid w:val="000D7F53"/>
    <w:rsid w:val="000E0AF6"/>
    <w:rsid w:val="000E1107"/>
    <w:rsid w:val="000E1701"/>
    <w:rsid w:val="000E1913"/>
    <w:rsid w:val="000E2D58"/>
    <w:rsid w:val="000E34D5"/>
    <w:rsid w:val="000E3ECD"/>
    <w:rsid w:val="000E499A"/>
    <w:rsid w:val="000E5400"/>
    <w:rsid w:val="000E604A"/>
    <w:rsid w:val="000E61E9"/>
    <w:rsid w:val="000E6985"/>
    <w:rsid w:val="000F0537"/>
    <w:rsid w:val="000F404A"/>
    <w:rsid w:val="000F4087"/>
    <w:rsid w:val="000F46A5"/>
    <w:rsid w:val="000F542D"/>
    <w:rsid w:val="000F6B36"/>
    <w:rsid w:val="00100521"/>
    <w:rsid w:val="001020F4"/>
    <w:rsid w:val="0010215F"/>
    <w:rsid w:val="00102236"/>
    <w:rsid w:val="0010529D"/>
    <w:rsid w:val="001109FE"/>
    <w:rsid w:val="00111199"/>
    <w:rsid w:val="001117D8"/>
    <w:rsid w:val="00111BD2"/>
    <w:rsid w:val="00113349"/>
    <w:rsid w:val="001160A1"/>
    <w:rsid w:val="00117F17"/>
    <w:rsid w:val="001217EE"/>
    <w:rsid w:val="00121ABA"/>
    <w:rsid w:val="00122092"/>
    <w:rsid w:val="00122562"/>
    <w:rsid w:val="00122BC6"/>
    <w:rsid w:val="00123357"/>
    <w:rsid w:val="001249AE"/>
    <w:rsid w:val="00124AEA"/>
    <w:rsid w:val="00124E99"/>
    <w:rsid w:val="001263AA"/>
    <w:rsid w:val="00130B86"/>
    <w:rsid w:val="001316E3"/>
    <w:rsid w:val="001319D6"/>
    <w:rsid w:val="00131AB5"/>
    <w:rsid w:val="00133F88"/>
    <w:rsid w:val="001347DF"/>
    <w:rsid w:val="001357F2"/>
    <w:rsid w:val="001358A9"/>
    <w:rsid w:val="00135EAA"/>
    <w:rsid w:val="001363CC"/>
    <w:rsid w:val="00137C52"/>
    <w:rsid w:val="0014349E"/>
    <w:rsid w:val="00144958"/>
    <w:rsid w:val="00144E10"/>
    <w:rsid w:val="0014601E"/>
    <w:rsid w:val="0015094A"/>
    <w:rsid w:val="00151844"/>
    <w:rsid w:val="00151B23"/>
    <w:rsid w:val="00152326"/>
    <w:rsid w:val="0015311C"/>
    <w:rsid w:val="001552D2"/>
    <w:rsid w:val="001552F1"/>
    <w:rsid w:val="0015550B"/>
    <w:rsid w:val="00155C3E"/>
    <w:rsid w:val="00157A33"/>
    <w:rsid w:val="00157F9D"/>
    <w:rsid w:val="00161075"/>
    <w:rsid w:val="00161B5F"/>
    <w:rsid w:val="00162891"/>
    <w:rsid w:val="001646C5"/>
    <w:rsid w:val="00164A5E"/>
    <w:rsid w:val="00164A97"/>
    <w:rsid w:val="00164D92"/>
    <w:rsid w:val="00166DC6"/>
    <w:rsid w:val="00167417"/>
    <w:rsid w:val="00167463"/>
    <w:rsid w:val="00167AE3"/>
    <w:rsid w:val="0017033C"/>
    <w:rsid w:val="001713D1"/>
    <w:rsid w:val="001743A2"/>
    <w:rsid w:val="00177C29"/>
    <w:rsid w:val="001808C5"/>
    <w:rsid w:val="001818CF"/>
    <w:rsid w:val="00181E2F"/>
    <w:rsid w:val="001826F7"/>
    <w:rsid w:val="001828B6"/>
    <w:rsid w:val="00183826"/>
    <w:rsid w:val="00185651"/>
    <w:rsid w:val="00185EFD"/>
    <w:rsid w:val="00186A76"/>
    <w:rsid w:val="00186C48"/>
    <w:rsid w:val="00186CC5"/>
    <w:rsid w:val="0018767C"/>
    <w:rsid w:val="001876A4"/>
    <w:rsid w:val="00190363"/>
    <w:rsid w:val="00192EAD"/>
    <w:rsid w:val="00193106"/>
    <w:rsid w:val="0019577D"/>
    <w:rsid w:val="0019667C"/>
    <w:rsid w:val="00196BC4"/>
    <w:rsid w:val="00196DEC"/>
    <w:rsid w:val="0019726F"/>
    <w:rsid w:val="00197340"/>
    <w:rsid w:val="001A15DA"/>
    <w:rsid w:val="001A391E"/>
    <w:rsid w:val="001A4DCE"/>
    <w:rsid w:val="001A7CA3"/>
    <w:rsid w:val="001B06EC"/>
    <w:rsid w:val="001B1F7A"/>
    <w:rsid w:val="001B47FF"/>
    <w:rsid w:val="001B49BE"/>
    <w:rsid w:val="001B6C6A"/>
    <w:rsid w:val="001B6F88"/>
    <w:rsid w:val="001B76A9"/>
    <w:rsid w:val="001B7830"/>
    <w:rsid w:val="001B7AC9"/>
    <w:rsid w:val="001C1202"/>
    <w:rsid w:val="001C2A48"/>
    <w:rsid w:val="001C2C33"/>
    <w:rsid w:val="001C2E3D"/>
    <w:rsid w:val="001C3EF4"/>
    <w:rsid w:val="001C5909"/>
    <w:rsid w:val="001C5CA6"/>
    <w:rsid w:val="001C7031"/>
    <w:rsid w:val="001C7053"/>
    <w:rsid w:val="001D008B"/>
    <w:rsid w:val="001D1ABC"/>
    <w:rsid w:val="001D25BC"/>
    <w:rsid w:val="001D3B1A"/>
    <w:rsid w:val="001D3F09"/>
    <w:rsid w:val="001D4682"/>
    <w:rsid w:val="001D516D"/>
    <w:rsid w:val="001D7774"/>
    <w:rsid w:val="001E073F"/>
    <w:rsid w:val="001E1170"/>
    <w:rsid w:val="001E28FD"/>
    <w:rsid w:val="001E2A73"/>
    <w:rsid w:val="001E32C2"/>
    <w:rsid w:val="001E35B5"/>
    <w:rsid w:val="001E3961"/>
    <w:rsid w:val="001E4278"/>
    <w:rsid w:val="001E470C"/>
    <w:rsid w:val="001E4EF3"/>
    <w:rsid w:val="001E58FC"/>
    <w:rsid w:val="001E59A7"/>
    <w:rsid w:val="001E5BBD"/>
    <w:rsid w:val="001E5F40"/>
    <w:rsid w:val="001F1BF0"/>
    <w:rsid w:val="001F37E7"/>
    <w:rsid w:val="001F3BF3"/>
    <w:rsid w:val="001F3DE9"/>
    <w:rsid w:val="001F4C76"/>
    <w:rsid w:val="001F58E8"/>
    <w:rsid w:val="001F6CB2"/>
    <w:rsid w:val="001F7A57"/>
    <w:rsid w:val="002001B5"/>
    <w:rsid w:val="0020276D"/>
    <w:rsid w:val="00202C48"/>
    <w:rsid w:val="00202C59"/>
    <w:rsid w:val="00202F8A"/>
    <w:rsid w:val="00203103"/>
    <w:rsid w:val="00204081"/>
    <w:rsid w:val="00204EDB"/>
    <w:rsid w:val="00205A87"/>
    <w:rsid w:val="002061A9"/>
    <w:rsid w:val="00206B2E"/>
    <w:rsid w:val="0020753D"/>
    <w:rsid w:val="002077CF"/>
    <w:rsid w:val="002077EF"/>
    <w:rsid w:val="00210041"/>
    <w:rsid w:val="00211625"/>
    <w:rsid w:val="0021194A"/>
    <w:rsid w:val="00212AD9"/>
    <w:rsid w:val="00212B01"/>
    <w:rsid w:val="00212C19"/>
    <w:rsid w:val="00212EE6"/>
    <w:rsid w:val="00213961"/>
    <w:rsid w:val="002153F9"/>
    <w:rsid w:val="00216235"/>
    <w:rsid w:val="00216F8A"/>
    <w:rsid w:val="00217163"/>
    <w:rsid w:val="00220382"/>
    <w:rsid w:val="00224259"/>
    <w:rsid w:val="002248E8"/>
    <w:rsid w:val="0022541D"/>
    <w:rsid w:val="0022756C"/>
    <w:rsid w:val="0023023E"/>
    <w:rsid w:val="00230C5E"/>
    <w:rsid w:val="00231C02"/>
    <w:rsid w:val="002323F0"/>
    <w:rsid w:val="00232972"/>
    <w:rsid w:val="00234E56"/>
    <w:rsid w:val="0023630B"/>
    <w:rsid w:val="002363A2"/>
    <w:rsid w:val="00241507"/>
    <w:rsid w:val="0024297B"/>
    <w:rsid w:val="002434CA"/>
    <w:rsid w:val="002460DA"/>
    <w:rsid w:val="0024767C"/>
    <w:rsid w:val="00251379"/>
    <w:rsid w:val="0025298D"/>
    <w:rsid w:val="00253547"/>
    <w:rsid w:val="0025404E"/>
    <w:rsid w:val="0025532D"/>
    <w:rsid w:val="0025666A"/>
    <w:rsid w:val="00261BBB"/>
    <w:rsid w:val="00263054"/>
    <w:rsid w:val="00264886"/>
    <w:rsid w:val="00265A3B"/>
    <w:rsid w:val="0026677E"/>
    <w:rsid w:val="00267BE8"/>
    <w:rsid w:val="00267F66"/>
    <w:rsid w:val="0027005F"/>
    <w:rsid w:val="00272F9C"/>
    <w:rsid w:val="002746DC"/>
    <w:rsid w:val="00275B31"/>
    <w:rsid w:val="00281BC9"/>
    <w:rsid w:val="002822A9"/>
    <w:rsid w:val="0028294B"/>
    <w:rsid w:val="00283647"/>
    <w:rsid w:val="0028773F"/>
    <w:rsid w:val="0029001E"/>
    <w:rsid w:val="00290BB3"/>
    <w:rsid w:val="00291961"/>
    <w:rsid w:val="00291BCA"/>
    <w:rsid w:val="0029249F"/>
    <w:rsid w:val="0029300A"/>
    <w:rsid w:val="00293D98"/>
    <w:rsid w:val="00294D57"/>
    <w:rsid w:val="002958CE"/>
    <w:rsid w:val="0029591F"/>
    <w:rsid w:val="00295F21"/>
    <w:rsid w:val="002A0984"/>
    <w:rsid w:val="002A2054"/>
    <w:rsid w:val="002A27B2"/>
    <w:rsid w:val="002A3CB9"/>
    <w:rsid w:val="002A4496"/>
    <w:rsid w:val="002A4515"/>
    <w:rsid w:val="002A557F"/>
    <w:rsid w:val="002A67DC"/>
    <w:rsid w:val="002A7BD2"/>
    <w:rsid w:val="002B049A"/>
    <w:rsid w:val="002B076B"/>
    <w:rsid w:val="002B1A3A"/>
    <w:rsid w:val="002B5DAA"/>
    <w:rsid w:val="002B7CC4"/>
    <w:rsid w:val="002C046C"/>
    <w:rsid w:val="002C1238"/>
    <w:rsid w:val="002C1951"/>
    <w:rsid w:val="002C19CE"/>
    <w:rsid w:val="002C1BD4"/>
    <w:rsid w:val="002C312A"/>
    <w:rsid w:val="002C3CA5"/>
    <w:rsid w:val="002C405D"/>
    <w:rsid w:val="002C4748"/>
    <w:rsid w:val="002C5244"/>
    <w:rsid w:val="002C527B"/>
    <w:rsid w:val="002C59E0"/>
    <w:rsid w:val="002C76D8"/>
    <w:rsid w:val="002C7921"/>
    <w:rsid w:val="002D0696"/>
    <w:rsid w:val="002D071B"/>
    <w:rsid w:val="002D08C0"/>
    <w:rsid w:val="002D1710"/>
    <w:rsid w:val="002D2351"/>
    <w:rsid w:val="002D4D51"/>
    <w:rsid w:val="002D587D"/>
    <w:rsid w:val="002E2597"/>
    <w:rsid w:val="002E2C50"/>
    <w:rsid w:val="002E4A1E"/>
    <w:rsid w:val="002E5A30"/>
    <w:rsid w:val="002E66E7"/>
    <w:rsid w:val="002F055A"/>
    <w:rsid w:val="002F0D2B"/>
    <w:rsid w:val="002F10F2"/>
    <w:rsid w:val="002F13A3"/>
    <w:rsid w:val="002F3559"/>
    <w:rsid w:val="002F4794"/>
    <w:rsid w:val="002F5B36"/>
    <w:rsid w:val="002F700C"/>
    <w:rsid w:val="002F7840"/>
    <w:rsid w:val="002F7908"/>
    <w:rsid w:val="003001F8"/>
    <w:rsid w:val="00300D32"/>
    <w:rsid w:val="00301940"/>
    <w:rsid w:val="00303B15"/>
    <w:rsid w:val="00303B41"/>
    <w:rsid w:val="00304392"/>
    <w:rsid w:val="00305608"/>
    <w:rsid w:val="003119DB"/>
    <w:rsid w:val="00311D89"/>
    <w:rsid w:val="0031248A"/>
    <w:rsid w:val="003124C1"/>
    <w:rsid w:val="00312866"/>
    <w:rsid w:val="00314782"/>
    <w:rsid w:val="003153F4"/>
    <w:rsid w:val="00316EFB"/>
    <w:rsid w:val="003175D5"/>
    <w:rsid w:val="00317F89"/>
    <w:rsid w:val="00321959"/>
    <w:rsid w:val="00322022"/>
    <w:rsid w:val="0032253C"/>
    <w:rsid w:val="00322641"/>
    <w:rsid w:val="00323949"/>
    <w:rsid w:val="00324602"/>
    <w:rsid w:val="003272B3"/>
    <w:rsid w:val="00327F85"/>
    <w:rsid w:val="00330FFF"/>
    <w:rsid w:val="00331D3B"/>
    <w:rsid w:val="0033216C"/>
    <w:rsid w:val="0033264C"/>
    <w:rsid w:val="00332CD8"/>
    <w:rsid w:val="003352B7"/>
    <w:rsid w:val="00342B67"/>
    <w:rsid w:val="003434B9"/>
    <w:rsid w:val="00343683"/>
    <w:rsid w:val="0034608E"/>
    <w:rsid w:val="00347617"/>
    <w:rsid w:val="003527CF"/>
    <w:rsid w:val="003527D9"/>
    <w:rsid w:val="00354A44"/>
    <w:rsid w:val="00357352"/>
    <w:rsid w:val="00361234"/>
    <w:rsid w:val="00361711"/>
    <w:rsid w:val="00361D57"/>
    <w:rsid w:val="00361D60"/>
    <w:rsid w:val="0036276E"/>
    <w:rsid w:val="0036372C"/>
    <w:rsid w:val="00364B9C"/>
    <w:rsid w:val="00365170"/>
    <w:rsid w:val="00365464"/>
    <w:rsid w:val="00365843"/>
    <w:rsid w:val="00366025"/>
    <w:rsid w:val="00367212"/>
    <w:rsid w:val="00370C4E"/>
    <w:rsid w:val="003713B1"/>
    <w:rsid w:val="0037173A"/>
    <w:rsid w:val="00372F44"/>
    <w:rsid w:val="003754D2"/>
    <w:rsid w:val="00375708"/>
    <w:rsid w:val="003760EC"/>
    <w:rsid w:val="00377906"/>
    <w:rsid w:val="00377BC1"/>
    <w:rsid w:val="0038145C"/>
    <w:rsid w:val="0038172F"/>
    <w:rsid w:val="003852B7"/>
    <w:rsid w:val="00385573"/>
    <w:rsid w:val="00385DF3"/>
    <w:rsid w:val="003871C1"/>
    <w:rsid w:val="0039147F"/>
    <w:rsid w:val="00391E46"/>
    <w:rsid w:val="00391F4A"/>
    <w:rsid w:val="003941EB"/>
    <w:rsid w:val="00394C5F"/>
    <w:rsid w:val="00394F05"/>
    <w:rsid w:val="003953C2"/>
    <w:rsid w:val="00395897"/>
    <w:rsid w:val="00395997"/>
    <w:rsid w:val="00396032"/>
    <w:rsid w:val="00396E8D"/>
    <w:rsid w:val="00397641"/>
    <w:rsid w:val="003A04D2"/>
    <w:rsid w:val="003A0AD3"/>
    <w:rsid w:val="003A1974"/>
    <w:rsid w:val="003A340E"/>
    <w:rsid w:val="003A5E86"/>
    <w:rsid w:val="003A5FA8"/>
    <w:rsid w:val="003A67B3"/>
    <w:rsid w:val="003A73C5"/>
    <w:rsid w:val="003B0273"/>
    <w:rsid w:val="003B06BE"/>
    <w:rsid w:val="003B21D6"/>
    <w:rsid w:val="003B264A"/>
    <w:rsid w:val="003B34F1"/>
    <w:rsid w:val="003B3922"/>
    <w:rsid w:val="003B4874"/>
    <w:rsid w:val="003B48E1"/>
    <w:rsid w:val="003B62B0"/>
    <w:rsid w:val="003C152F"/>
    <w:rsid w:val="003C3251"/>
    <w:rsid w:val="003C3609"/>
    <w:rsid w:val="003C3E2F"/>
    <w:rsid w:val="003C52DE"/>
    <w:rsid w:val="003C5B92"/>
    <w:rsid w:val="003C678F"/>
    <w:rsid w:val="003C7CB1"/>
    <w:rsid w:val="003D0361"/>
    <w:rsid w:val="003D0CE0"/>
    <w:rsid w:val="003D216A"/>
    <w:rsid w:val="003D36A5"/>
    <w:rsid w:val="003D3D4E"/>
    <w:rsid w:val="003D4D0E"/>
    <w:rsid w:val="003D4D88"/>
    <w:rsid w:val="003D6AE9"/>
    <w:rsid w:val="003D7E23"/>
    <w:rsid w:val="003E0613"/>
    <w:rsid w:val="003E4412"/>
    <w:rsid w:val="003E5B91"/>
    <w:rsid w:val="003E6583"/>
    <w:rsid w:val="003E70BA"/>
    <w:rsid w:val="003F0F84"/>
    <w:rsid w:val="003F18B6"/>
    <w:rsid w:val="003F2AB5"/>
    <w:rsid w:val="003F2DAD"/>
    <w:rsid w:val="003F2DDF"/>
    <w:rsid w:val="003F3529"/>
    <w:rsid w:val="003F4BE5"/>
    <w:rsid w:val="003F519B"/>
    <w:rsid w:val="003F5A69"/>
    <w:rsid w:val="003F6348"/>
    <w:rsid w:val="003F6751"/>
    <w:rsid w:val="003F6EA4"/>
    <w:rsid w:val="003F712B"/>
    <w:rsid w:val="003F78DF"/>
    <w:rsid w:val="003F79F6"/>
    <w:rsid w:val="003F7AB8"/>
    <w:rsid w:val="004001CF"/>
    <w:rsid w:val="0040048B"/>
    <w:rsid w:val="0040066E"/>
    <w:rsid w:val="00401553"/>
    <w:rsid w:val="004018E0"/>
    <w:rsid w:val="00401BC0"/>
    <w:rsid w:val="00402230"/>
    <w:rsid w:val="00402882"/>
    <w:rsid w:val="00404059"/>
    <w:rsid w:val="00404466"/>
    <w:rsid w:val="0041341E"/>
    <w:rsid w:val="0041463B"/>
    <w:rsid w:val="004153ED"/>
    <w:rsid w:val="004173B3"/>
    <w:rsid w:val="004214E4"/>
    <w:rsid w:val="00422FCB"/>
    <w:rsid w:val="0042572A"/>
    <w:rsid w:val="00425758"/>
    <w:rsid w:val="004259C4"/>
    <w:rsid w:val="00426145"/>
    <w:rsid w:val="004278B9"/>
    <w:rsid w:val="00427A14"/>
    <w:rsid w:val="00431FF5"/>
    <w:rsid w:val="00432C03"/>
    <w:rsid w:val="00435255"/>
    <w:rsid w:val="00435534"/>
    <w:rsid w:val="0043577F"/>
    <w:rsid w:val="00435CB7"/>
    <w:rsid w:val="00436F32"/>
    <w:rsid w:val="004379EF"/>
    <w:rsid w:val="0044094D"/>
    <w:rsid w:val="00440E61"/>
    <w:rsid w:val="00443934"/>
    <w:rsid w:val="00443D00"/>
    <w:rsid w:val="004441A5"/>
    <w:rsid w:val="00444702"/>
    <w:rsid w:val="00444741"/>
    <w:rsid w:val="0044528D"/>
    <w:rsid w:val="00445441"/>
    <w:rsid w:val="00445AD5"/>
    <w:rsid w:val="00450675"/>
    <w:rsid w:val="004507D5"/>
    <w:rsid w:val="004510E5"/>
    <w:rsid w:val="0045191F"/>
    <w:rsid w:val="004536DF"/>
    <w:rsid w:val="0045384A"/>
    <w:rsid w:val="00454874"/>
    <w:rsid w:val="004549B9"/>
    <w:rsid w:val="00454EDB"/>
    <w:rsid w:val="00454EED"/>
    <w:rsid w:val="0045536C"/>
    <w:rsid w:val="00455993"/>
    <w:rsid w:val="00456631"/>
    <w:rsid w:val="00456A5C"/>
    <w:rsid w:val="00456C5B"/>
    <w:rsid w:val="00457AB5"/>
    <w:rsid w:val="00460C2D"/>
    <w:rsid w:val="00461104"/>
    <w:rsid w:val="004615F1"/>
    <w:rsid w:val="0046329D"/>
    <w:rsid w:val="00465859"/>
    <w:rsid w:val="004662E7"/>
    <w:rsid w:val="00466EC0"/>
    <w:rsid w:val="00467F07"/>
    <w:rsid w:val="004701F8"/>
    <w:rsid w:val="004704F5"/>
    <w:rsid w:val="004717DE"/>
    <w:rsid w:val="00471B61"/>
    <w:rsid w:val="004721AA"/>
    <w:rsid w:val="00472F15"/>
    <w:rsid w:val="00473819"/>
    <w:rsid w:val="004741A3"/>
    <w:rsid w:val="0047575B"/>
    <w:rsid w:val="0047602D"/>
    <w:rsid w:val="004776E2"/>
    <w:rsid w:val="004800ED"/>
    <w:rsid w:val="00480BAD"/>
    <w:rsid w:val="00481CC8"/>
    <w:rsid w:val="004821F9"/>
    <w:rsid w:val="00482538"/>
    <w:rsid w:val="00482DF8"/>
    <w:rsid w:val="00483B97"/>
    <w:rsid w:val="00484DA9"/>
    <w:rsid w:val="00484F8F"/>
    <w:rsid w:val="00485181"/>
    <w:rsid w:val="00485C83"/>
    <w:rsid w:val="0048632C"/>
    <w:rsid w:val="00487875"/>
    <w:rsid w:val="00490D92"/>
    <w:rsid w:val="00491116"/>
    <w:rsid w:val="00491EF4"/>
    <w:rsid w:val="00492944"/>
    <w:rsid w:val="00492CBD"/>
    <w:rsid w:val="00493B6B"/>
    <w:rsid w:val="004943B0"/>
    <w:rsid w:val="00495C27"/>
    <w:rsid w:val="004978E0"/>
    <w:rsid w:val="00497BA2"/>
    <w:rsid w:val="004A01E6"/>
    <w:rsid w:val="004A01F1"/>
    <w:rsid w:val="004A0C09"/>
    <w:rsid w:val="004A7D7B"/>
    <w:rsid w:val="004A7EA6"/>
    <w:rsid w:val="004B065E"/>
    <w:rsid w:val="004B4214"/>
    <w:rsid w:val="004B541A"/>
    <w:rsid w:val="004B5443"/>
    <w:rsid w:val="004B5761"/>
    <w:rsid w:val="004B6ADF"/>
    <w:rsid w:val="004B760F"/>
    <w:rsid w:val="004B7EBE"/>
    <w:rsid w:val="004C2E54"/>
    <w:rsid w:val="004C5221"/>
    <w:rsid w:val="004C66A0"/>
    <w:rsid w:val="004C6BA8"/>
    <w:rsid w:val="004C72C6"/>
    <w:rsid w:val="004C772F"/>
    <w:rsid w:val="004D09F2"/>
    <w:rsid w:val="004D1D23"/>
    <w:rsid w:val="004D26DF"/>
    <w:rsid w:val="004D3399"/>
    <w:rsid w:val="004D53C5"/>
    <w:rsid w:val="004D584F"/>
    <w:rsid w:val="004D708F"/>
    <w:rsid w:val="004D73F4"/>
    <w:rsid w:val="004D7D5E"/>
    <w:rsid w:val="004E035D"/>
    <w:rsid w:val="004E05CC"/>
    <w:rsid w:val="004E07BD"/>
    <w:rsid w:val="004E0AA3"/>
    <w:rsid w:val="004E0F7D"/>
    <w:rsid w:val="004E2363"/>
    <w:rsid w:val="004E3141"/>
    <w:rsid w:val="004E3D1F"/>
    <w:rsid w:val="004E40CE"/>
    <w:rsid w:val="004E4146"/>
    <w:rsid w:val="004E4848"/>
    <w:rsid w:val="004E4861"/>
    <w:rsid w:val="004E6606"/>
    <w:rsid w:val="004E66E2"/>
    <w:rsid w:val="004F15C3"/>
    <w:rsid w:val="004F18F0"/>
    <w:rsid w:val="004F27FE"/>
    <w:rsid w:val="004F2F03"/>
    <w:rsid w:val="004F372E"/>
    <w:rsid w:val="004F38EA"/>
    <w:rsid w:val="005007BD"/>
    <w:rsid w:val="00501343"/>
    <w:rsid w:val="00502D37"/>
    <w:rsid w:val="0050358D"/>
    <w:rsid w:val="00504005"/>
    <w:rsid w:val="00504070"/>
    <w:rsid w:val="00506245"/>
    <w:rsid w:val="00506835"/>
    <w:rsid w:val="00506FF6"/>
    <w:rsid w:val="00510CAB"/>
    <w:rsid w:val="00512464"/>
    <w:rsid w:val="00512956"/>
    <w:rsid w:val="00513DB4"/>
    <w:rsid w:val="00514D18"/>
    <w:rsid w:val="00516210"/>
    <w:rsid w:val="00516233"/>
    <w:rsid w:val="0051656D"/>
    <w:rsid w:val="005203A5"/>
    <w:rsid w:val="00521030"/>
    <w:rsid w:val="00521687"/>
    <w:rsid w:val="00521829"/>
    <w:rsid w:val="00521AD5"/>
    <w:rsid w:val="00521E19"/>
    <w:rsid w:val="00523404"/>
    <w:rsid w:val="00524455"/>
    <w:rsid w:val="0052482C"/>
    <w:rsid w:val="005255EC"/>
    <w:rsid w:val="0052581E"/>
    <w:rsid w:val="00527A61"/>
    <w:rsid w:val="00530B1B"/>
    <w:rsid w:val="00532CAB"/>
    <w:rsid w:val="00534321"/>
    <w:rsid w:val="00534409"/>
    <w:rsid w:val="00535551"/>
    <w:rsid w:val="00535BCA"/>
    <w:rsid w:val="00536B54"/>
    <w:rsid w:val="00541089"/>
    <w:rsid w:val="00541AAD"/>
    <w:rsid w:val="005431F7"/>
    <w:rsid w:val="00545783"/>
    <w:rsid w:val="00546F58"/>
    <w:rsid w:val="00552B2F"/>
    <w:rsid w:val="00552FF5"/>
    <w:rsid w:val="0055381E"/>
    <w:rsid w:val="00553DA3"/>
    <w:rsid w:val="00557E52"/>
    <w:rsid w:val="00557EFE"/>
    <w:rsid w:val="00557F08"/>
    <w:rsid w:val="005614DC"/>
    <w:rsid w:val="0056154E"/>
    <w:rsid w:val="00562A6E"/>
    <w:rsid w:val="00562AC9"/>
    <w:rsid w:val="00563091"/>
    <w:rsid w:val="00563892"/>
    <w:rsid w:val="00563B87"/>
    <w:rsid w:val="00563E72"/>
    <w:rsid w:val="00564927"/>
    <w:rsid w:val="00564C70"/>
    <w:rsid w:val="00565F96"/>
    <w:rsid w:val="00565FB7"/>
    <w:rsid w:val="005706CA"/>
    <w:rsid w:val="0057080A"/>
    <w:rsid w:val="0057210F"/>
    <w:rsid w:val="00573485"/>
    <w:rsid w:val="00574711"/>
    <w:rsid w:val="0057473B"/>
    <w:rsid w:val="00575109"/>
    <w:rsid w:val="00577C11"/>
    <w:rsid w:val="0058048A"/>
    <w:rsid w:val="00581BB0"/>
    <w:rsid w:val="005824FE"/>
    <w:rsid w:val="00582662"/>
    <w:rsid w:val="00582AD2"/>
    <w:rsid w:val="00583587"/>
    <w:rsid w:val="0058433B"/>
    <w:rsid w:val="00585075"/>
    <w:rsid w:val="005851E5"/>
    <w:rsid w:val="005853D3"/>
    <w:rsid w:val="00585C22"/>
    <w:rsid w:val="00587880"/>
    <w:rsid w:val="00587D73"/>
    <w:rsid w:val="005901F7"/>
    <w:rsid w:val="0059040F"/>
    <w:rsid w:val="00590E92"/>
    <w:rsid w:val="00591A6A"/>
    <w:rsid w:val="00592906"/>
    <w:rsid w:val="00592D47"/>
    <w:rsid w:val="00596485"/>
    <w:rsid w:val="00596BC6"/>
    <w:rsid w:val="005A12FE"/>
    <w:rsid w:val="005A2047"/>
    <w:rsid w:val="005A265F"/>
    <w:rsid w:val="005A36BA"/>
    <w:rsid w:val="005A3BA4"/>
    <w:rsid w:val="005A414B"/>
    <w:rsid w:val="005A6C97"/>
    <w:rsid w:val="005A75CB"/>
    <w:rsid w:val="005B09BE"/>
    <w:rsid w:val="005B09F6"/>
    <w:rsid w:val="005B0F18"/>
    <w:rsid w:val="005B0FCA"/>
    <w:rsid w:val="005B4E7D"/>
    <w:rsid w:val="005B6C8F"/>
    <w:rsid w:val="005B6DB5"/>
    <w:rsid w:val="005B791F"/>
    <w:rsid w:val="005C57C5"/>
    <w:rsid w:val="005C7F13"/>
    <w:rsid w:val="005D099F"/>
    <w:rsid w:val="005D0F9D"/>
    <w:rsid w:val="005D2189"/>
    <w:rsid w:val="005D237F"/>
    <w:rsid w:val="005D26F1"/>
    <w:rsid w:val="005D3267"/>
    <w:rsid w:val="005D502B"/>
    <w:rsid w:val="005D502D"/>
    <w:rsid w:val="005D5267"/>
    <w:rsid w:val="005D5FAD"/>
    <w:rsid w:val="005D657A"/>
    <w:rsid w:val="005D7F05"/>
    <w:rsid w:val="005E10B2"/>
    <w:rsid w:val="005E1A2C"/>
    <w:rsid w:val="005E1A62"/>
    <w:rsid w:val="005E5561"/>
    <w:rsid w:val="005E5A5B"/>
    <w:rsid w:val="005E5C68"/>
    <w:rsid w:val="005E5D18"/>
    <w:rsid w:val="005E5FC1"/>
    <w:rsid w:val="005E7EA8"/>
    <w:rsid w:val="005F090A"/>
    <w:rsid w:val="005F1455"/>
    <w:rsid w:val="005F1944"/>
    <w:rsid w:val="005F2756"/>
    <w:rsid w:val="005F2E94"/>
    <w:rsid w:val="005F329D"/>
    <w:rsid w:val="005F340C"/>
    <w:rsid w:val="005F3B0E"/>
    <w:rsid w:val="005F5655"/>
    <w:rsid w:val="005F65E7"/>
    <w:rsid w:val="005F71AD"/>
    <w:rsid w:val="006003CB"/>
    <w:rsid w:val="00600CDA"/>
    <w:rsid w:val="006057F4"/>
    <w:rsid w:val="00605EB3"/>
    <w:rsid w:val="006117E4"/>
    <w:rsid w:val="006123A7"/>
    <w:rsid w:val="00613490"/>
    <w:rsid w:val="00614E67"/>
    <w:rsid w:val="00615CEA"/>
    <w:rsid w:val="006203F5"/>
    <w:rsid w:val="00620831"/>
    <w:rsid w:val="00621D96"/>
    <w:rsid w:val="00621F08"/>
    <w:rsid w:val="006238F3"/>
    <w:rsid w:val="00625D83"/>
    <w:rsid w:val="00626968"/>
    <w:rsid w:val="00626DCE"/>
    <w:rsid w:val="0062759F"/>
    <w:rsid w:val="006302FB"/>
    <w:rsid w:val="00630C3D"/>
    <w:rsid w:val="00631248"/>
    <w:rsid w:val="00631C53"/>
    <w:rsid w:val="00633091"/>
    <w:rsid w:val="00633446"/>
    <w:rsid w:val="00635297"/>
    <w:rsid w:val="00635639"/>
    <w:rsid w:val="00635752"/>
    <w:rsid w:val="00635E37"/>
    <w:rsid w:val="006406D1"/>
    <w:rsid w:val="00640807"/>
    <w:rsid w:val="006425B2"/>
    <w:rsid w:val="006426A7"/>
    <w:rsid w:val="00643441"/>
    <w:rsid w:val="00643C28"/>
    <w:rsid w:val="00645505"/>
    <w:rsid w:val="00645F59"/>
    <w:rsid w:val="00646B52"/>
    <w:rsid w:val="006471EB"/>
    <w:rsid w:val="006479AA"/>
    <w:rsid w:val="00647EC5"/>
    <w:rsid w:val="00651031"/>
    <w:rsid w:val="00651D05"/>
    <w:rsid w:val="00651E6F"/>
    <w:rsid w:val="006523A3"/>
    <w:rsid w:val="00652A07"/>
    <w:rsid w:val="00653D02"/>
    <w:rsid w:val="00656146"/>
    <w:rsid w:val="00661915"/>
    <w:rsid w:val="00662EFC"/>
    <w:rsid w:val="00663D32"/>
    <w:rsid w:val="00664730"/>
    <w:rsid w:val="00665EB9"/>
    <w:rsid w:val="00666E87"/>
    <w:rsid w:val="006672CE"/>
    <w:rsid w:val="00671619"/>
    <w:rsid w:val="00672D90"/>
    <w:rsid w:val="006737C3"/>
    <w:rsid w:val="00673F08"/>
    <w:rsid w:val="0067483A"/>
    <w:rsid w:val="00674B15"/>
    <w:rsid w:val="00676309"/>
    <w:rsid w:val="006769E3"/>
    <w:rsid w:val="00677607"/>
    <w:rsid w:val="00677AF5"/>
    <w:rsid w:val="00680D3E"/>
    <w:rsid w:val="00680E2D"/>
    <w:rsid w:val="00681A00"/>
    <w:rsid w:val="00682801"/>
    <w:rsid w:val="006830A9"/>
    <w:rsid w:val="00683BA8"/>
    <w:rsid w:val="0068456D"/>
    <w:rsid w:val="006854F4"/>
    <w:rsid w:val="0068726D"/>
    <w:rsid w:val="006904EC"/>
    <w:rsid w:val="00690817"/>
    <w:rsid w:val="006908DA"/>
    <w:rsid w:val="00691A2C"/>
    <w:rsid w:val="00692350"/>
    <w:rsid w:val="00692475"/>
    <w:rsid w:val="00692915"/>
    <w:rsid w:val="0069337B"/>
    <w:rsid w:val="00693A0B"/>
    <w:rsid w:val="0069548E"/>
    <w:rsid w:val="00695C67"/>
    <w:rsid w:val="006978FD"/>
    <w:rsid w:val="006A0466"/>
    <w:rsid w:val="006A0667"/>
    <w:rsid w:val="006A0772"/>
    <w:rsid w:val="006A0CEB"/>
    <w:rsid w:val="006A1213"/>
    <w:rsid w:val="006A15CB"/>
    <w:rsid w:val="006A3768"/>
    <w:rsid w:val="006A3BCF"/>
    <w:rsid w:val="006A6019"/>
    <w:rsid w:val="006A6240"/>
    <w:rsid w:val="006A6B48"/>
    <w:rsid w:val="006B159D"/>
    <w:rsid w:val="006B17A0"/>
    <w:rsid w:val="006B1B0C"/>
    <w:rsid w:val="006B1CAF"/>
    <w:rsid w:val="006B28AE"/>
    <w:rsid w:val="006B3D5F"/>
    <w:rsid w:val="006B4FA9"/>
    <w:rsid w:val="006B5861"/>
    <w:rsid w:val="006B597F"/>
    <w:rsid w:val="006B5A82"/>
    <w:rsid w:val="006B5B13"/>
    <w:rsid w:val="006C3CCC"/>
    <w:rsid w:val="006C5B1B"/>
    <w:rsid w:val="006C607B"/>
    <w:rsid w:val="006C707B"/>
    <w:rsid w:val="006C7126"/>
    <w:rsid w:val="006D0794"/>
    <w:rsid w:val="006D20A2"/>
    <w:rsid w:val="006D272A"/>
    <w:rsid w:val="006D2A87"/>
    <w:rsid w:val="006D2FA0"/>
    <w:rsid w:val="006D3AB1"/>
    <w:rsid w:val="006D3AD1"/>
    <w:rsid w:val="006D4D2B"/>
    <w:rsid w:val="006D58B4"/>
    <w:rsid w:val="006D6FD9"/>
    <w:rsid w:val="006E0666"/>
    <w:rsid w:val="006E13D3"/>
    <w:rsid w:val="006E42F7"/>
    <w:rsid w:val="006E4CB6"/>
    <w:rsid w:val="006E67B4"/>
    <w:rsid w:val="006E75AC"/>
    <w:rsid w:val="006E761B"/>
    <w:rsid w:val="006E7921"/>
    <w:rsid w:val="006F185B"/>
    <w:rsid w:val="006F3941"/>
    <w:rsid w:val="006F505C"/>
    <w:rsid w:val="006F590A"/>
    <w:rsid w:val="006F6323"/>
    <w:rsid w:val="007001D0"/>
    <w:rsid w:val="00700B90"/>
    <w:rsid w:val="007022C0"/>
    <w:rsid w:val="00702ED5"/>
    <w:rsid w:val="0070305B"/>
    <w:rsid w:val="00703616"/>
    <w:rsid w:val="00703862"/>
    <w:rsid w:val="00703889"/>
    <w:rsid w:val="00703C32"/>
    <w:rsid w:val="007041AF"/>
    <w:rsid w:val="00704774"/>
    <w:rsid w:val="007050CD"/>
    <w:rsid w:val="007058A6"/>
    <w:rsid w:val="00705AFF"/>
    <w:rsid w:val="00706676"/>
    <w:rsid w:val="0071143F"/>
    <w:rsid w:val="007124F8"/>
    <w:rsid w:val="00714DFB"/>
    <w:rsid w:val="00715B8E"/>
    <w:rsid w:val="00715EA3"/>
    <w:rsid w:val="007170B6"/>
    <w:rsid w:val="0072090A"/>
    <w:rsid w:val="00722862"/>
    <w:rsid w:val="00722C0B"/>
    <w:rsid w:val="0072474F"/>
    <w:rsid w:val="0072572C"/>
    <w:rsid w:val="00727677"/>
    <w:rsid w:val="007303D1"/>
    <w:rsid w:val="00730788"/>
    <w:rsid w:val="0073098F"/>
    <w:rsid w:val="00730C24"/>
    <w:rsid w:val="0073488C"/>
    <w:rsid w:val="00736098"/>
    <w:rsid w:val="00737296"/>
    <w:rsid w:val="00737E42"/>
    <w:rsid w:val="007413D4"/>
    <w:rsid w:val="007422C7"/>
    <w:rsid w:val="00743F0C"/>
    <w:rsid w:val="0074747E"/>
    <w:rsid w:val="00750351"/>
    <w:rsid w:val="007504A1"/>
    <w:rsid w:val="00750EFF"/>
    <w:rsid w:val="00751CF9"/>
    <w:rsid w:val="00752219"/>
    <w:rsid w:val="00752EC4"/>
    <w:rsid w:val="007534C4"/>
    <w:rsid w:val="0075366A"/>
    <w:rsid w:val="007538F9"/>
    <w:rsid w:val="00754487"/>
    <w:rsid w:val="0075504D"/>
    <w:rsid w:val="00755D82"/>
    <w:rsid w:val="00755DE9"/>
    <w:rsid w:val="007564C3"/>
    <w:rsid w:val="00756F07"/>
    <w:rsid w:val="00757C59"/>
    <w:rsid w:val="00761421"/>
    <w:rsid w:val="0076288E"/>
    <w:rsid w:val="0076491B"/>
    <w:rsid w:val="00765102"/>
    <w:rsid w:val="007653A2"/>
    <w:rsid w:val="00766C7A"/>
    <w:rsid w:val="00770A20"/>
    <w:rsid w:val="00770BF3"/>
    <w:rsid w:val="00770EB3"/>
    <w:rsid w:val="00774040"/>
    <w:rsid w:val="007750A6"/>
    <w:rsid w:val="00776B46"/>
    <w:rsid w:val="00776BE5"/>
    <w:rsid w:val="0078003D"/>
    <w:rsid w:val="00780EC4"/>
    <w:rsid w:val="00782843"/>
    <w:rsid w:val="00782D1F"/>
    <w:rsid w:val="007834A6"/>
    <w:rsid w:val="007834F6"/>
    <w:rsid w:val="007838E5"/>
    <w:rsid w:val="007841FA"/>
    <w:rsid w:val="00785965"/>
    <w:rsid w:val="00786AD4"/>
    <w:rsid w:val="00787ECD"/>
    <w:rsid w:val="0079175C"/>
    <w:rsid w:val="00792437"/>
    <w:rsid w:val="00792EDE"/>
    <w:rsid w:val="00792FE8"/>
    <w:rsid w:val="00794676"/>
    <w:rsid w:val="0079567B"/>
    <w:rsid w:val="007958CC"/>
    <w:rsid w:val="00795B2B"/>
    <w:rsid w:val="00795F55"/>
    <w:rsid w:val="00795FC6"/>
    <w:rsid w:val="00796F8D"/>
    <w:rsid w:val="007A0235"/>
    <w:rsid w:val="007A1DD8"/>
    <w:rsid w:val="007A498E"/>
    <w:rsid w:val="007A499D"/>
    <w:rsid w:val="007A5143"/>
    <w:rsid w:val="007A52E5"/>
    <w:rsid w:val="007A5C80"/>
    <w:rsid w:val="007A6ED6"/>
    <w:rsid w:val="007A6F15"/>
    <w:rsid w:val="007A7B22"/>
    <w:rsid w:val="007A7D21"/>
    <w:rsid w:val="007A7E15"/>
    <w:rsid w:val="007B1FC1"/>
    <w:rsid w:val="007B5D3C"/>
    <w:rsid w:val="007B65E7"/>
    <w:rsid w:val="007B6719"/>
    <w:rsid w:val="007B6D23"/>
    <w:rsid w:val="007B7552"/>
    <w:rsid w:val="007C02B4"/>
    <w:rsid w:val="007C03B9"/>
    <w:rsid w:val="007C2C7F"/>
    <w:rsid w:val="007C2E68"/>
    <w:rsid w:val="007C3A34"/>
    <w:rsid w:val="007C5047"/>
    <w:rsid w:val="007D008D"/>
    <w:rsid w:val="007D2B7F"/>
    <w:rsid w:val="007D36A7"/>
    <w:rsid w:val="007D4258"/>
    <w:rsid w:val="007D500F"/>
    <w:rsid w:val="007D53AA"/>
    <w:rsid w:val="007D53D9"/>
    <w:rsid w:val="007E0B9F"/>
    <w:rsid w:val="007E3CFD"/>
    <w:rsid w:val="007E4096"/>
    <w:rsid w:val="007E4988"/>
    <w:rsid w:val="007E6BA5"/>
    <w:rsid w:val="007E7503"/>
    <w:rsid w:val="007F04C1"/>
    <w:rsid w:val="007F14C2"/>
    <w:rsid w:val="007F1F11"/>
    <w:rsid w:val="007F3296"/>
    <w:rsid w:val="007F373C"/>
    <w:rsid w:val="007F4AFE"/>
    <w:rsid w:val="007F5736"/>
    <w:rsid w:val="007F663D"/>
    <w:rsid w:val="007F74EE"/>
    <w:rsid w:val="00800289"/>
    <w:rsid w:val="008028EB"/>
    <w:rsid w:val="00802F0B"/>
    <w:rsid w:val="008030CD"/>
    <w:rsid w:val="00803935"/>
    <w:rsid w:val="00803A13"/>
    <w:rsid w:val="008045EB"/>
    <w:rsid w:val="008048DE"/>
    <w:rsid w:val="00804C53"/>
    <w:rsid w:val="00805F00"/>
    <w:rsid w:val="00806986"/>
    <w:rsid w:val="00811F99"/>
    <w:rsid w:val="0081203E"/>
    <w:rsid w:val="00812AD0"/>
    <w:rsid w:val="00813522"/>
    <w:rsid w:val="00815091"/>
    <w:rsid w:val="008164B4"/>
    <w:rsid w:val="00820D8D"/>
    <w:rsid w:val="008215C8"/>
    <w:rsid w:val="008216D7"/>
    <w:rsid w:val="00821FFF"/>
    <w:rsid w:val="008221CF"/>
    <w:rsid w:val="00823005"/>
    <w:rsid w:val="00824340"/>
    <w:rsid w:val="00824756"/>
    <w:rsid w:val="00826580"/>
    <w:rsid w:val="008273B0"/>
    <w:rsid w:val="00830B3A"/>
    <w:rsid w:val="0083271C"/>
    <w:rsid w:val="008328FC"/>
    <w:rsid w:val="00833C0C"/>
    <w:rsid w:val="00836B17"/>
    <w:rsid w:val="00836E48"/>
    <w:rsid w:val="00837C7A"/>
    <w:rsid w:val="00840662"/>
    <w:rsid w:val="00841BE6"/>
    <w:rsid w:val="00841E81"/>
    <w:rsid w:val="008435CA"/>
    <w:rsid w:val="00844AE4"/>
    <w:rsid w:val="008458CB"/>
    <w:rsid w:val="0084597C"/>
    <w:rsid w:val="00845DAE"/>
    <w:rsid w:val="00846E43"/>
    <w:rsid w:val="008474AF"/>
    <w:rsid w:val="00847BD6"/>
    <w:rsid w:val="00851CED"/>
    <w:rsid w:val="00851F72"/>
    <w:rsid w:val="008524F2"/>
    <w:rsid w:val="008533EA"/>
    <w:rsid w:val="00853572"/>
    <w:rsid w:val="0085479F"/>
    <w:rsid w:val="00863AE8"/>
    <w:rsid w:val="00863CE4"/>
    <w:rsid w:val="00865C60"/>
    <w:rsid w:val="00865E2D"/>
    <w:rsid w:val="00866F96"/>
    <w:rsid w:val="00867616"/>
    <w:rsid w:val="00867E78"/>
    <w:rsid w:val="00871C7F"/>
    <w:rsid w:val="0087204B"/>
    <w:rsid w:val="008735C3"/>
    <w:rsid w:val="00873B4E"/>
    <w:rsid w:val="008757C5"/>
    <w:rsid w:val="008811A2"/>
    <w:rsid w:val="00881910"/>
    <w:rsid w:val="00883105"/>
    <w:rsid w:val="0088420F"/>
    <w:rsid w:val="00887768"/>
    <w:rsid w:val="00887C75"/>
    <w:rsid w:val="0089019D"/>
    <w:rsid w:val="00892A07"/>
    <w:rsid w:val="00892BC7"/>
    <w:rsid w:val="008932BA"/>
    <w:rsid w:val="008936C1"/>
    <w:rsid w:val="00893BC1"/>
    <w:rsid w:val="00893F17"/>
    <w:rsid w:val="008953B8"/>
    <w:rsid w:val="00895501"/>
    <w:rsid w:val="00895D59"/>
    <w:rsid w:val="0089659D"/>
    <w:rsid w:val="008A3D71"/>
    <w:rsid w:val="008A4273"/>
    <w:rsid w:val="008A70F1"/>
    <w:rsid w:val="008B0D17"/>
    <w:rsid w:val="008B15AB"/>
    <w:rsid w:val="008B2275"/>
    <w:rsid w:val="008B2B8C"/>
    <w:rsid w:val="008B36AB"/>
    <w:rsid w:val="008B4F78"/>
    <w:rsid w:val="008B62DF"/>
    <w:rsid w:val="008B70E9"/>
    <w:rsid w:val="008C22DC"/>
    <w:rsid w:val="008C60FA"/>
    <w:rsid w:val="008C7647"/>
    <w:rsid w:val="008D20F1"/>
    <w:rsid w:val="008D2661"/>
    <w:rsid w:val="008D2752"/>
    <w:rsid w:val="008D2B97"/>
    <w:rsid w:val="008D3F99"/>
    <w:rsid w:val="008D4413"/>
    <w:rsid w:val="008D473A"/>
    <w:rsid w:val="008D66D5"/>
    <w:rsid w:val="008E0A54"/>
    <w:rsid w:val="008E11F1"/>
    <w:rsid w:val="008E2AA4"/>
    <w:rsid w:val="008E3B88"/>
    <w:rsid w:val="008E4810"/>
    <w:rsid w:val="008E5801"/>
    <w:rsid w:val="008E6484"/>
    <w:rsid w:val="008E67CF"/>
    <w:rsid w:val="008E6D6F"/>
    <w:rsid w:val="008E7139"/>
    <w:rsid w:val="008E78BC"/>
    <w:rsid w:val="008F2E2F"/>
    <w:rsid w:val="008F3294"/>
    <w:rsid w:val="008F3317"/>
    <w:rsid w:val="008F3FCE"/>
    <w:rsid w:val="008F4CC2"/>
    <w:rsid w:val="008F5725"/>
    <w:rsid w:val="008F6833"/>
    <w:rsid w:val="008F6E58"/>
    <w:rsid w:val="008F7C8E"/>
    <w:rsid w:val="009003DA"/>
    <w:rsid w:val="00900586"/>
    <w:rsid w:val="009017A4"/>
    <w:rsid w:val="00902D75"/>
    <w:rsid w:val="00903878"/>
    <w:rsid w:val="00903DD7"/>
    <w:rsid w:val="00904F70"/>
    <w:rsid w:val="00905F37"/>
    <w:rsid w:val="00907858"/>
    <w:rsid w:val="00907CF7"/>
    <w:rsid w:val="00910C34"/>
    <w:rsid w:val="009122F4"/>
    <w:rsid w:val="009136CA"/>
    <w:rsid w:val="00913AF1"/>
    <w:rsid w:val="00915402"/>
    <w:rsid w:val="00915DC9"/>
    <w:rsid w:val="00920812"/>
    <w:rsid w:val="00921405"/>
    <w:rsid w:val="009219F5"/>
    <w:rsid w:val="009237DF"/>
    <w:rsid w:val="009266E8"/>
    <w:rsid w:val="0092694F"/>
    <w:rsid w:val="00926D2C"/>
    <w:rsid w:val="00926F62"/>
    <w:rsid w:val="009311A1"/>
    <w:rsid w:val="0093142D"/>
    <w:rsid w:val="00932FF5"/>
    <w:rsid w:val="00933A1B"/>
    <w:rsid w:val="00935042"/>
    <w:rsid w:val="00936722"/>
    <w:rsid w:val="00937C58"/>
    <w:rsid w:val="009416D0"/>
    <w:rsid w:val="00943971"/>
    <w:rsid w:val="00943C60"/>
    <w:rsid w:val="00945BA5"/>
    <w:rsid w:val="009469E3"/>
    <w:rsid w:val="00946CCE"/>
    <w:rsid w:val="00947152"/>
    <w:rsid w:val="009512C2"/>
    <w:rsid w:val="009546DB"/>
    <w:rsid w:val="00954C50"/>
    <w:rsid w:val="0095532A"/>
    <w:rsid w:val="00957D13"/>
    <w:rsid w:val="00960F1E"/>
    <w:rsid w:val="00960FAF"/>
    <w:rsid w:val="00961E55"/>
    <w:rsid w:val="009625D5"/>
    <w:rsid w:val="009637CE"/>
    <w:rsid w:val="00963E57"/>
    <w:rsid w:val="009643BE"/>
    <w:rsid w:val="0096623E"/>
    <w:rsid w:val="00966455"/>
    <w:rsid w:val="00971191"/>
    <w:rsid w:val="00971CDF"/>
    <w:rsid w:val="0097255E"/>
    <w:rsid w:val="00972DFF"/>
    <w:rsid w:val="00973A5A"/>
    <w:rsid w:val="00974514"/>
    <w:rsid w:val="009747B0"/>
    <w:rsid w:val="00975C6D"/>
    <w:rsid w:val="009777C5"/>
    <w:rsid w:val="00977B5F"/>
    <w:rsid w:val="00980B5D"/>
    <w:rsid w:val="00981C90"/>
    <w:rsid w:val="009823A8"/>
    <w:rsid w:val="00982466"/>
    <w:rsid w:val="009866AD"/>
    <w:rsid w:val="00990246"/>
    <w:rsid w:val="00990FAF"/>
    <w:rsid w:val="0099141E"/>
    <w:rsid w:val="00992DD3"/>
    <w:rsid w:val="0099383E"/>
    <w:rsid w:val="00993938"/>
    <w:rsid w:val="00993E79"/>
    <w:rsid w:val="0099410D"/>
    <w:rsid w:val="00994414"/>
    <w:rsid w:val="00994FF9"/>
    <w:rsid w:val="00995D12"/>
    <w:rsid w:val="0099732B"/>
    <w:rsid w:val="00997787"/>
    <w:rsid w:val="00997A3D"/>
    <w:rsid w:val="009A6033"/>
    <w:rsid w:val="009A6B7A"/>
    <w:rsid w:val="009A6F42"/>
    <w:rsid w:val="009A7094"/>
    <w:rsid w:val="009A73FE"/>
    <w:rsid w:val="009A7995"/>
    <w:rsid w:val="009B2054"/>
    <w:rsid w:val="009B2664"/>
    <w:rsid w:val="009B26EF"/>
    <w:rsid w:val="009B2F8B"/>
    <w:rsid w:val="009B360A"/>
    <w:rsid w:val="009B3632"/>
    <w:rsid w:val="009B4F1F"/>
    <w:rsid w:val="009C1BE7"/>
    <w:rsid w:val="009C200E"/>
    <w:rsid w:val="009C2EA0"/>
    <w:rsid w:val="009C43F7"/>
    <w:rsid w:val="009C44A4"/>
    <w:rsid w:val="009C6EA4"/>
    <w:rsid w:val="009C7915"/>
    <w:rsid w:val="009D18CD"/>
    <w:rsid w:val="009D1F90"/>
    <w:rsid w:val="009D2A35"/>
    <w:rsid w:val="009D328D"/>
    <w:rsid w:val="009D3697"/>
    <w:rsid w:val="009D43D9"/>
    <w:rsid w:val="009D50B5"/>
    <w:rsid w:val="009D664C"/>
    <w:rsid w:val="009D67AA"/>
    <w:rsid w:val="009D6CA5"/>
    <w:rsid w:val="009D6CCD"/>
    <w:rsid w:val="009D6F80"/>
    <w:rsid w:val="009E11AD"/>
    <w:rsid w:val="009E2257"/>
    <w:rsid w:val="009E2C35"/>
    <w:rsid w:val="009E5973"/>
    <w:rsid w:val="009E5CF4"/>
    <w:rsid w:val="009E64ED"/>
    <w:rsid w:val="009E6BAC"/>
    <w:rsid w:val="009F1CC9"/>
    <w:rsid w:val="009F214A"/>
    <w:rsid w:val="009F3C3D"/>
    <w:rsid w:val="009F5428"/>
    <w:rsid w:val="009F58BE"/>
    <w:rsid w:val="009F7F43"/>
    <w:rsid w:val="00A00E82"/>
    <w:rsid w:val="00A00E9E"/>
    <w:rsid w:val="00A01502"/>
    <w:rsid w:val="00A01E2D"/>
    <w:rsid w:val="00A038EF"/>
    <w:rsid w:val="00A060CC"/>
    <w:rsid w:val="00A06EB2"/>
    <w:rsid w:val="00A07B94"/>
    <w:rsid w:val="00A07C18"/>
    <w:rsid w:val="00A12AC5"/>
    <w:rsid w:val="00A13874"/>
    <w:rsid w:val="00A13F4A"/>
    <w:rsid w:val="00A15625"/>
    <w:rsid w:val="00A16E63"/>
    <w:rsid w:val="00A20C78"/>
    <w:rsid w:val="00A21DCF"/>
    <w:rsid w:val="00A23578"/>
    <w:rsid w:val="00A24717"/>
    <w:rsid w:val="00A3056F"/>
    <w:rsid w:val="00A31C12"/>
    <w:rsid w:val="00A3206C"/>
    <w:rsid w:val="00A3206F"/>
    <w:rsid w:val="00A33443"/>
    <w:rsid w:val="00A36221"/>
    <w:rsid w:val="00A36D5D"/>
    <w:rsid w:val="00A40B4D"/>
    <w:rsid w:val="00A419EA"/>
    <w:rsid w:val="00A41AFF"/>
    <w:rsid w:val="00A42FF5"/>
    <w:rsid w:val="00A439B0"/>
    <w:rsid w:val="00A4435F"/>
    <w:rsid w:val="00A456A6"/>
    <w:rsid w:val="00A47444"/>
    <w:rsid w:val="00A47CA3"/>
    <w:rsid w:val="00A5021A"/>
    <w:rsid w:val="00A5124E"/>
    <w:rsid w:val="00A53583"/>
    <w:rsid w:val="00A55318"/>
    <w:rsid w:val="00A60911"/>
    <w:rsid w:val="00A61AFA"/>
    <w:rsid w:val="00A61C58"/>
    <w:rsid w:val="00A62B0B"/>
    <w:rsid w:val="00A637D4"/>
    <w:rsid w:val="00A63B73"/>
    <w:rsid w:val="00A66035"/>
    <w:rsid w:val="00A6649A"/>
    <w:rsid w:val="00A672AB"/>
    <w:rsid w:val="00A67360"/>
    <w:rsid w:val="00A67C92"/>
    <w:rsid w:val="00A70A8D"/>
    <w:rsid w:val="00A70D0D"/>
    <w:rsid w:val="00A74236"/>
    <w:rsid w:val="00A75EFC"/>
    <w:rsid w:val="00A762BE"/>
    <w:rsid w:val="00A77848"/>
    <w:rsid w:val="00A8040B"/>
    <w:rsid w:val="00A80A92"/>
    <w:rsid w:val="00A81960"/>
    <w:rsid w:val="00A822DB"/>
    <w:rsid w:val="00A82506"/>
    <w:rsid w:val="00A83C10"/>
    <w:rsid w:val="00A83CB6"/>
    <w:rsid w:val="00A84EFD"/>
    <w:rsid w:val="00A90318"/>
    <w:rsid w:val="00A90B15"/>
    <w:rsid w:val="00A90BC9"/>
    <w:rsid w:val="00A90CBD"/>
    <w:rsid w:val="00A928BC"/>
    <w:rsid w:val="00A9371E"/>
    <w:rsid w:val="00A93869"/>
    <w:rsid w:val="00A96D22"/>
    <w:rsid w:val="00A97036"/>
    <w:rsid w:val="00A971EA"/>
    <w:rsid w:val="00AA0384"/>
    <w:rsid w:val="00AA085A"/>
    <w:rsid w:val="00AA0F92"/>
    <w:rsid w:val="00AA200B"/>
    <w:rsid w:val="00AA4EB6"/>
    <w:rsid w:val="00AA4F1A"/>
    <w:rsid w:val="00AA653D"/>
    <w:rsid w:val="00AA6585"/>
    <w:rsid w:val="00AA74E5"/>
    <w:rsid w:val="00AA7663"/>
    <w:rsid w:val="00AB05D1"/>
    <w:rsid w:val="00AB1D3E"/>
    <w:rsid w:val="00AB1F07"/>
    <w:rsid w:val="00AB2322"/>
    <w:rsid w:val="00AB30F8"/>
    <w:rsid w:val="00AB378E"/>
    <w:rsid w:val="00AB505F"/>
    <w:rsid w:val="00AB565D"/>
    <w:rsid w:val="00AB70F2"/>
    <w:rsid w:val="00AB79C3"/>
    <w:rsid w:val="00AC0BA1"/>
    <w:rsid w:val="00AC2354"/>
    <w:rsid w:val="00AC2441"/>
    <w:rsid w:val="00AC29A9"/>
    <w:rsid w:val="00AC2A65"/>
    <w:rsid w:val="00AC46CA"/>
    <w:rsid w:val="00AC7128"/>
    <w:rsid w:val="00AC71B8"/>
    <w:rsid w:val="00AC7E73"/>
    <w:rsid w:val="00AD050A"/>
    <w:rsid w:val="00AD229A"/>
    <w:rsid w:val="00AD3140"/>
    <w:rsid w:val="00AD6148"/>
    <w:rsid w:val="00AD62F9"/>
    <w:rsid w:val="00AD7D7D"/>
    <w:rsid w:val="00AD7E2E"/>
    <w:rsid w:val="00AE44B0"/>
    <w:rsid w:val="00AE5A11"/>
    <w:rsid w:val="00AE6EF5"/>
    <w:rsid w:val="00AE6F98"/>
    <w:rsid w:val="00AF12EF"/>
    <w:rsid w:val="00AF2119"/>
    <w:rsid w:val="00AF221E"/>
    <w:rsid w:val="00AF255A"/>
    <w:rsid w:val="00AF2D73"/>
    <w:rsid w:val="00AF2ED7"/>
    <w:rsid w:val="00AF4694"/>
    <w:rsid w:val="00AF4C85"/>
    <w:rsid w:val="00AF6094"/>
    <w:rsid w:val="00B005D3"/>
    <w:rsid w:val="00B01646"/>
    <w:rsid w:val="00B02AA0"/>
    <w:rsid w:val="00B02BFC"/>
    <w:rsid w:val="00B04128"/>
    <w:rsid w:val="00B04D2C"/>
    <w:rsid w:val="00B06663"/>
    <w:rsid w:val="00B06A70"/>
    <w:rsid w:val="00B07871"/>
    <w:rsid w:val="00B1132D"/>
    <w:rsid w:val="00B11C20"/>
    <w:rsid w:val="00B12F38"/>
    <w:rsid w:val="00B13845"/>
    <w:rsid w:val="00B14520"/>
    <w:rsid w:val="00B14781"/>
    <w:rsid w:val="00B2083B"/>
    <w:rsid w:val="00B20D07"/>
    <w:rsid w:val="00B20E4B"/>
    <w:rsid w:val="00B2118D"/>
    <w:rsid w:val="00B23E07"/>
    <w:rsid w:val="00B24D14"/>
    <w:rsid w:val="00B25C37"/>
    <w:rsid w:val="00B25F9E"/>
    <w:rsid w:val="00B27567"/>
    <w:rsid w:val="00B33D82"/>
    <w:rsid w:val="00B3565B"/>
    <w:rsid w:val="00B35BC3"/>
    <w:rsid w:val="00B35CEC"/>
    <w:rsid w:val="00B3671D"/>
    <w:rsid w:val="00B40580"/>
    <w:rsid w:val="00B40726"/>
    <w:rsid w:val="00B419AE"/>
    <w:rsid w:val="00B4250E"/>
    <w:rsid w:val="00B42660"/>
    <w:rsid w:val="00B42BA8"/>
    <w:rsid w:val="00B4329C"/>
    <w:rsid w:val="00B43893"/>
    <w:rsid w:val="00B4445C"/>
    <w:rsid w:val="00B447B4"/>
    <w:rsid w:val="00B45302"/>
    <w:rsid w:val="00B45936"/>
    <w:rsid w:val="00B47D5B"/>
    <w:rsid w:val="00B507D1"/>
    <w:rsid w:val="00B50C9C"/>
    <w:rsid w:val="00B52DDF"/>
    <w:rsid w:val="00B530A6"/>
    <w:rsid w:val="00B534D7"/>
    <w:rsid w:val="00B53C58"/>
    <w:rsid w:val="00B54075"/>
    <w:rsid w:val="00B55B90"/>
    <w:rsid w:val="00B5647B"/>
    <w:rsid w:val="00B57107"/>
    <w:rsid w:val="00B606C7"/>
    <w:rsid w:val="00B60997"/>
    <w:rsid w:val="00B61947"/>
    <w:rsid w:val="00B619EA"/>
    <w:rsid w:val="00B640A5"/>
    <w:rsid w:val="00B661F5"/>
    <w:rsid w:val="00B6640F"/>
    <w:rsid w:val="00B669B2"/>
    <w:rsid w:val="00B66A13"/>
    <w:rsid w:val="00B67566"/>
    <w:rsid w:val="00B67CBD"/>
    <w:rsid w:val="00B67EFD"/>
    <w:rsid w:val="00B67F7C"/>
    <w:rsid w:val="00B70127"/>
    <w:rsid w:val="00B723C4"/>
    <w:rsid w:val="00B743BA"/>
    <w:rsid w:val="00B74D95"/>
    <w:rsid w:val="00B74FE8"/>
    <w:rsid w:val="00B7510A"/>
    <w:rsid w:val="00B7544C"/>
    <w:rsid w:val="00B800A8"/>
    <w:rsid w:val="00B8030D"/>
    <w:rsid w:val="00B80AEC"/>
    <w:rsid w:val="00B80E15"/>
    <w:rsid w:val="00B80F42"/>
    <w:rsid w:val="00B81524"/>
    <w:rsid w:val="00B8330B"/>
    <w:rsid w:val="00B837B3"/>
    <w:rsid w:val="00B8396A"/>
    <w:rsid w:val="00B83F6D"/>
    <w:rsid w:val="00B84B11"/>
    <w:rsid w:val="00B85838"/>
    <w:rsid w:val="00B85DFF"/>
    <w:rsid w:val="00B86014"/>
    <w:rsid w:val="00B86EF2"/>
    <w:rsid w:val="00B913ED"/>
    <w:rsid w:val="00B91C8C"/>
    <w:rsid w:val="00B924EF"/>
    <w:rsid w:val="00B94023"/>
    <w:rsid w:val="00B94E53"/>
    <w:rsid w:val="00B95D1B"/>
    <w:rsid w:val="00B95E38"/>
    <w:rsid w:val="00BA008F"/>
    <w:rsid w:val="00BA13DE"/>
    <w:rsid w:val="00BA1962"/>
    <w:rsid w:val="00BA2962"/>
    <w:rsid w:val="00BA3ED1"/>
    <w:rsid w:val="00BA4960"/>
    <w:rsid w:val="00BA4B59"/>
    <w:rsid w:val="00BA4C27"/>
    <w:rsid w:val="00BA56C2"/>
    <w:rsid w:val="00BA6273"/>
    <w:rsid w:val="00BB14E5"/>
    <w:rsid w:val="00BB18EA"/>
    <w:rsid w:val="00BB1E65"/>
    <w:rsid w:val="00BB2370"/>
    <w:rsid w:val="00BB397E"/>
    <w:rsid w:val="00BB4127"/>
    <w:rsid w:val="00BB481F"/>
    <w:rsid w:val="00BB4C98"/>
    <w:rsid w:val="00BB542E"/>
    <w:rsid w:val="00BB56E7"/>
    <w:rsid w:val="00BB5AF6"/>
    <w:rsid w:val="00BB60E1"/>
    <w:rsid w:val="00BC257E"/>
    <w:rsid w:val="00BC261E"/>
    <w:rsid w:val="00BC33E0"/>
    <w:rsid w:val="00BC45FA"/>
    <w:rsid w:val="00BC6892"/>
    <w:rsid w:val="00BC6BA4"/>
    <w:rsid w:val="00BC7735"/>
    <w:rsid w:val="00BD063D"/>
    <w:rsid w:val="00BD1379"/>
    <w:rsid w:val="00BD435F"/>
    <w:rsid w:val="00BD54D1"/>
    <w:rsid w:val="00BD5E98"/>
    <w:rsid w:val="00BD619A"/>
    <w:rsid w:val="00BD6B7C"/>
    <w:rsid w:val="00BE02D6"/>
    <w:rsid w:val="00BE0D94"/>
    <w:rsid w:val="00BE443C"/>
    <w:rsid w:val="00BE47D7"/>
    <w:rsid w:val="00BE6136"/>
    <w:rsid w:val="00BE64BB"/>
    <w:rsid w:val="00BE6B7B"/>
    <w:rsid w:val="00BF094A"/>
    <w:rsid w:val="00BF0CEE"/>
    <w:rsid w:val="00BF0EB3"/>
    <w:rsid w:val="00BF17F3"/>
    <w:rsid w:val="00BF1F87"/>
    <w:rsid w:val="00BF3D9F"/>
    <w:rsid w:val="00BF4D56"/>
    <w:rsid w:val="00BF5A7E"/>
    <w:rsid w:val="00C00EF7"/>
    <w:rsid w:val="00C019B4"/>
    <w:rsid w:val="00C01CF6"/>
    <w:rsid w:val="00C022F0"/>
    <w:rsid w:val="00C03F25"/>
    <w:rsid w:val="00C04559"/>
    <w:rsid w:val="00C04884"/>
    <w:rsid w:val="00C048D9"/>
    <w:rsid w:val="00C04FD5"/>
    <w:rsid w:val="00C052B4"/>
    <w:rsid w:val="00C05A58"/>
    <w:rsid w:val="00C06CE5"/>
    <w:rsid w:val="00C07113"/>
    <w:rsid w:val="00C10A2B"/>
    <w:rsid w:val="00C1101F"/>
    <w:rsid w:val="00C118D7"/>
    <w:rsid w:val="00C12944"/>
    <w:rsid w:val="00C12E52"/>
    <w:rsid w:val="00C130C8"/>
    <w:rsid w:val="00C15C87"/>
    <w:rsid w:val="00C17D7D"/>
    <w:rsid w:val="00C20A26"/>
    <w:rsid w:val="00C20E13"/>
    <w:rsid w:val="00C221F3"/>
    <w:rsid w:val="00C22402"/>
    <w:rsid w:val="00C23318"/>
    <w:rsid w:val="00C23664"/>
    <w:rsid w:val="00C23E48"/>
    <w:rsid w:val="00C25468"/>
    <w:rsid w:val="00C2554F"/>
    <w:rsid w:val="00C25B53"/>
    <w:rsid w:val="00C25C8F"/>
    <w:rsid w:val="00C2615E"/>
    <w:rsid w:val="00C27307"/>
    <w:rsid w:val="00C27B0F"/>
    <w:rsid w:val="00C31626"/>
    <w:rsid w:val="00C34626"/>
    <w:rsid w:val="00C3494F"/>
    <w:rsid w:val="00C35572"/>
    <w:rsid w:val="00C36005"/>
    <w:rsid w:val="00C40EAF"/>
    <w:rsid w:val="00C410EA"/>
    <w:rsid w:val="00C43444"/>
    <w:rsid w:val="00C441C9"/>
    <w:rsid w:val="00C4758E"/>
    <w:rsid w:val="00C506B3"/>
    <w:rsid w:val="00C516A7"/>
    <w:rsid w:val="00C516C5"/>
    <w:rsid w:val="00C52D3F"/>
    <w:rsid w:val="00C530AD"/>
    <w:rsid w:val="00C53553"/>
    <w:rsid w:val="00C54953"/>
    <w:rsid w:val="00C54A1E"/>
    <w:rsid w:val="00C5590A"/>
    <w:rsid w:val="00C56F4E"/>
    <w:rsid w:val="00C573AA"/>
    <w:rsid w:val="00C5747B"/>
    <w:rsid w:val="00C575C9"/>
    <w:rsid w:val="00C61356"/>
    <w:rsid w:val="00C61BFA"/>
    <w:rsid w:val="00C64FEB"/>
    <w:rsid w:val="00C6504F"/>
    <w:rsid w:val="00C66A2F"/>
    <w:rsid w:val="00C6753D"/>
    <w:rsid w:val="00C67E13"/>
    <w:rsid w:val="00C714B8"/>
    <w:rsid w:val="00C72500"/>
    <w:rsid w:val="00C72C09"/>
    <w:rsid w:val="00C74C96"/>
    <w:rsid w:val="00C7504D"/>
    <w:rsid w:val="00C76043"/>
    <w:rsid w:val="00C7631F"/>
    <w:rsid w:val="00C81481"/>
    <w:rsid w:val="00C8288D"/>
    <w:rsid w:val="00C82EA4"/>
    <w:rsid w:val="00C843DA"/>
    <w:rsid w:val="00C84C9A"/>
    <w:rsid w:val="00C853CC"/>
    <w:rsid w:val="00C85519"/>
    <w:rsid w:val="00C85874"/>
    <w:rsid w:val="00C85C24"/>
    <w:rsid w:val="00C927CF"/>
    <w:rsid w:val="00C9287B"/>
    <w:rsid w:val="00C92AB4"/>
    <w:rsid w:val="00C947FF"/>
    <w:rsid w:val="00C94C21"/>
    <w:rsid w:val="00C976DB"/>
    <w:rsid w:val="00C97844"/>
    <w:rsid w:val="00C97B56"/>
    <w:rsid w:val="00CA1C99"/>
    <w:rsid w:val="00CA24B2"/>
    <w:rsid w:val="00CA3975"/>
    <w:rsid w:val="00CA41E3"/>
    <w:rsid w:val="00CA5663"/>
    <w:rsid w:val="00CA5E74"/>
    <w:rsid w:val="00CA6EA5"/>
    <w:rsid w:val="00CB0F0A"/>
    <w:rsid w:val="00CB205D"/>
    <w:rsid w:val="00CB70EF"/>
    <w:rsid w:val="00CB7EB3"/>
    <w:rsid w:val="00CC0B20"/>
    <w:rsid w:val="00CC20C9"/>
    <w:rsid w:val="00CC230F"/>
    <w:rsid w:val="00CC2675"/>
    <w:rsid w:val="00CC2AEF"/>
    <w:rsid w:val="00CC4B80"/>
    <w:rsid w:val="00CC5C1F"/>
    <w:rsid w:val="00CC627B"/>
    <w:rsid w:val="00CC646C"/>
    <w:rsid w:val="00CC731C"/>
    <w:rsid w:val="00CC7D1C"/>
    <w:rsid w:val="00CC7EE7"/>
    <w:rsid w:val="00CD011A"/>
    <w:rsid w:val="00CD0DE8"/>
    <w:rsid w:val="00CD2A7B"/>
    <w:rsid w:val="00CD3998"/>
    <w:rsid w:val="00CD3EE4"/>
    <w:rsid w:val="00CD4113"/>
    <w:rsid w:val="00CD44F7"/>
    <w:rsid w:val="00CD7351"/>
    <w:rsid w:val="00CE0897"/>
    <w:rsid w:val="00CE1524"/>
    <w:rsid w:val="00CE159B"/>
    <w:rsid w:val="00CE1DF6"/>
    <w:rsid w:val="00CE23F6"/>
    <w:rsid w:val="00CE3474"/>
    <w:rsid w:val="00CE36CB"/>
    <w:rsid w:val="00CE3A71"/>
    <w:rsid w:val="00CE4EE0"/>
    <w:rsid w:val="00CE51EE"/>
    <w:rsid w:val="00CE5541"/>
    <w:rsid w:val="00CE58E9"/>
    <w:rsid w:val="00CE714C"/>
    <w:rsid w:val="00CE73D5"/>
    <w:rsid w:val="00CE7C31"/>
    <w:rsid w:val="00CF216E"/>
    <w:rsid w:val="00CF2D87"/>
    <w:rsid w:val="00CF3F30"/>
    <w:rsid w:val="00CF57A7"/>
    <w:rsid w:val="00CF66A3"/>
    <w:rsid w:val="00CF7A4E"/>
    <w:rsid w:val="00CF7CA4"/>
    <w:rsid w:val="00D006A0"/>
    <w:rsid w:val="00D008CB"/>
    <w:rsid w:val="00D0156A"/>
    <w:rsid w:val="00D01B04"/>
    <w:rsid w:val="00D022A2"/>
    <w:rsid w:val="00D02E8E"/>
    <w:rsid w:val="00D02F89"/>
    <w:rsid w:val="00D03FB3"/>
    <w:rsid w:val="00D04145"/>
    <w:rsid w:val="00D04645"/>
    <w:rsid w:val="00D05237"/>
    <w:rsid w:val="00D07D3B"/>
    <w:rsid w:val="00D104F5"/>
    <w:rsid w:val="00D1196A"/>
    <w:rsid w:val="00D11ED8"/>
    <w:rsid w:val="00D13F47"/>
    <w:rsid w:val="00D1436A"/>
    <w:rsid w:val="00D1549C"/>
    <w:rsid w:val="00D15545"/>
    <w:rsid w:val="00D15B90"/>
    <w:rsid w:val="00D16139"/>
    <w:rsid w:val="00D17C5D"/>
    <w:rsid w:val="00D2114F"/>
    <w:rsid w:val="00D2399E"/>
    <w:rsid w:val="00D23AAA"/>
    <w:rsid w:val="00D23E72"/>
    <w:rsid w:val="00D24905"/>
    <w:rsid w:val="00D25A90"/>
    <w:rsid w:val="00D26C14"/>
    <w:rsid w:val="00D278C2"/>
    <w:rsid w:val="00D27A76"/>
    <w:rsid w:val="00D313FA"/>
    <w:rsid w:val="00D31B56"/>
    <w:rsid w:val="00D31D50"/>
    <w:rsid w:val="00D33164"/>
    <w:rsid w:val="00D40332"/>
    <w:rsid w:val="00D42182"/>
    <w:rsid w:val="00D42DC8"/>
    <w:rsid w:val="00D42E43"/>
    <w:rsid w:val="00D435D0"/>
    <w:rsid w:val="00D4378F"/>
    <w:rsid w:val="00D4393A"/>
    <w:rsid w:val="00D43E2B"/>
    <w:rsid w:val="00D44C9D"/>
    <w:rsid w:val="00D46545"/>
    <w:rsid w:val="00D475C3"/>
    <w:rsid w:val="00D51FF0"/>
    <w:rsid w:val="00D5204D"/>
    <w:rsid w:val="00D529AD"/>
    <w:rsid w:val="00D543C0"/>
    <w:rsid w:val="00D548DC"/>
    <w:rsid w:val="00D54953"/>
    <w:rsid w:val="00D557AC"/>
    <w:rsid w:val="00D559E7"/>
    <w:rsid w:val="00D56BC4"/>
    <w:rsid w:val="00D601E3"/>
    <w:rsid w:val="00D6045F"/>
    <w:rsid w:val="00D605B0"/>
    <w:rsid w:val="00D64A65"/>
    <w:rsid w:val="00D64BA3"/>
    <w:rsid w:val="00D650A9"/>
    <w:rsid w:val="00D7062B"/>
    <w:rsid w:val="00D7178B"/>
    <w:rsid w:val="00D71CCC"/>
    <w:rsid w:val="00D71DF1"/>
    <w:rsid w:val="00D7430D"/>
    <w:rsid w:val="00D7507F"/>
    <w:rsid w:val="00D75CFB"/>
    <w:rsid w:val="00D762A8"/>
    <w:rsid w:val="00D76C14"/>
    <w:rsid w:val="00D80DF1"/>
    <w:rsid w:val="00D81A2F"/>
    <w:rsid w:val="00D83942"/>
    <w:rsid w:val="00D84143"/>
    <w:rsid w:val="00D860BE"/>
    <w:rsid w:val="00D860FA"/>
    <w:rsid w:val="00D86629"/>
    <w:rsid w:val="00D90CE0"/>
    <w:rsid w:val="00D91864"/>
    <w:rsid w:val="00D91BE1"/>
    <w:rsid w:val="00D92CAB"/>
    <w:rsid w:val="00D93D45"/>
    <w:rsid w:val="00D94A8D"/>
    <w:rsid w:val="00D94E5E"/>
    <w:rsid w:val="00D9568F"/>
    <w:rsid w:val="00D96A83"/>
    <w:rsid w:val="00D96ECD"/>
    <w:rsid w:val="00D979C5"/>
    <w:rsid w:val="00DA1BEA"/>
    <w:rsid w:val="00DA1FAB"/>
    <w:rsid w:val="00DA24BE"/>
    <w:rsid w:val="00DA5E68"/>
    <w:rsid w:val="00DA6487"/>
    <w:rsid w:val="00DA6982"/>
    <w:rsid w:val="00DA760D"/>
    <w:rsid w:val="00DB0392"/>
    <w:rsid w:val="00DB09C6"/>
    <w:rsid w:val="00DB1D98"/>
    <w:rsid w:val="00DB2224"/>
    <w:rsid w:val="00DB2733"/>
    <w:rsid w:val="00DB35F9"/>
    <w:rsid w:val="00DB59DC"/>
    <w:rsid w:val="00DB61CB"/>
    <w:rsid w:val="00DB668E"/>
    <w:rsid w:val="00DB6C0A"/>
    <w:rsid w:val="00DB6F83"/>
    <w:rsid w:val="00DB7150"/>
    <w:rsid w:val="00DC0207"/>
    <w:rsid w:val="00DC0B6A"/>
    <w:rsid w:val="00DC1E56"/>
    <w:rsid w:val="00DC29C2"/>
    <w:rsid w:val="00DC2D05"/>
    <w:rsid w:val="00DC6793"/>
    <w:rsid w:val="00DD0901"/>
    <w:rsid w:val="00DD0D85"/>
    <w:rsid w:val="00DD149A"/>
    <w:rsid w:val="00DD241B"/>
    <w:rsid w:val="00DD4EE0"/>
    <w:rsid w:val="00DD70C7"/>
    <w:rsid w:val="00DE140F"/>
    <w:rsid w:val="00DE1DDA"/>
    <w:rsid w:val="00DE3189"/>
    <w:rsid w:val="00DE32DB"/>
    <w:rsid w:val="00DF173C"/>
    <w:rsid w:val="00DF1804"/>
    <w:rsid w:val="00DF2C63"/>
    <w:rsid w:val="00DF3513"/>
    <w:rsid w:val="00DF46CA"/>
    <w:rsid w:val="00DF4E7E"/>
    <w:rsid w:val="00DF4EE1"/>
    <w:rsid w:val="00DF5AAB"/>
    <w:rsid w:val="00DF5AEC"/>
    <w:rsid w:val="00DF7A78"/>
    <w:rsid w:val="00DF7E34"/>
    <w:rsid w:val="00E000EC"/>
    <w:rsid w:val="00E00620"/>
    <w:rsid w:val="00E006B2"/>
    <w:rsid w:val="00E02842"/>
    <w:rsid w:val="00E05665"/>
    <w:rsid w:val="00E05FF1"/>
    <w:rsid w:val="00E078A8"/>
    <w:rsid w:val="00E10845"/>
    <w:rsid w:val="00E10B2B"/>
    <w:rsid w:val="00E113C3"/>
    <w:rsid w:val="00E120D8"/>
    <w:rsid w:val="00E124FB"/>
    <w:rsid w:val="00E1356A"/>
    <w:rsid w:val="00E13578"/>
    <w:rsid w:val="00E13D5D"/>
    <w:rsid w:val="00E16562"/>
    <w:rsid w:val="00E178CC"/>
    <w:rsid w:val="00E20398"/>
    <w:rsid w:val="00E21365"/>
    <w:rsid w:val="00E218AB"/>
    <w:rsid w:val="00E22829"/>
    <w:rsid w:val="00E24DCF"/>
    <w:rsid w:val="00E252AC"/>
    <w:rsid w:val="00E258AC"/>
    <w:rsid w:val="00E26649"/>
    <w:rsid w:val="00E26F2C"/>
    <w:rsid w:val="00E271F2"/>
    <w:rsid w:val="00E27D54"/>
    <w:rsid w:val="00E31955"/>
    <w:rsid w:val="00E32EC5"/>
    <w:rsid w:val="00E33C05"/>
    <w:rsid w:val="00E347C1"/>
    <w:rsid w:val="00E35922"/>
    <w:rsid w:val="00E37DF0"/>
    <w:rsid w:val="00E40F0F"/>
    <w:rsid w:val="00E4179C"/>
    <w:rsid w:val="00E41AFB"/>
    <w:rsid w:val="00E435B5"/>
    <w:rsid w:val="00E44EAB"/>
    <w:rsid w:val="00E4704B"/>
    <w:rsid w:val="00E47211"/>
    <w:rsid w:val="00E47B55"/>
    <w:rsid w:val="00E508E9"/>
    <w:rsid w:val="00E53E00"/>
    <w:rsid w:val="00E54239"/>
    <w:rsid w:val="00E54377"/>
    <w:rsid w:val="00E55C4C"/>
    <w:rsid w:val="00E56170"/>
    <w:rsid w:val="00E56D17"/>
    <w:rsid w:val="00E57E1A"/>
    <w:rsid w:val="00E603FF"/>
    <w:rsid w:val="00E6046A"/>
    <w:rsid w:val="00E60A50"/>
    <w:rsid w:val="00E60D7F"/>
    <w:rsid w:val="00E61F80"/>
    <w:rsid w:val="00E63053"/>
    <w:rsid w:val="00E6380E"/>
    <w:rsid w:val="00E6451F"/>
    <w:rsid w:val="00E64995"/>
    <w:rsid w:val="00E64FC0"/>
    <w:rsid w:val="00E65691"/>
    <w:rsid w:val="00E667FD"/>
    <w:rsid w:val="00E7091C"/>
    <w:rsid w:val="00E7146C"/>
    <w:rsid w:val="00E719C1"/>
    <w:rsid w:val="00E729C9"/>
    <w:rsid w:val="00E76E14"/>
    <w:rsid w:val="00E7736E"/>
    <w:rsid w:val="00E7767D"/>
    <w:rsid w:val="00E80948"/>
    <w:rsid w:val="00E81396"/>
    <w:rsid w:val="00E81D2A"/>
    <w:rsid w:val="00E81FB1"/>
    <w:rsid w:val="00E866AE"/>
    <w:rsid w:val="00E86DA4"/>
    <w:rsid w:val="00E87A89"/>
    <w:rsid w:val="00E91A37"/>
    <w:rsid w:val="00E91D1E"/>
    <w:rsid w:val="00E9295A"/>
    <w:rsid w:val="00E973EF"/>
    <w:rsid w:val="00E975B5"/>
    <w:rsid w:val="00E97889"/>
    <w:rsid w:val="00EA0683"/>
    <w:rsid w:val="00EA071A"/>
    <w:rsid w:val="00EA07BC"/>
    <w:rsid w:val="00EA13DE"/>
    <w:rsid w:val="00EA3B06"/>
    <w:rsid w:val="00EA434B"/>
    <w:rsid w:val="00EA44AF"/>
    <w:rsid w:val="00EA45D1"/>
    <w:rsid w:val="00EA4EA9"/>
    <w:rsid w:val="00EA4FFE"/>
    <w:rsid w:val="00EA5DCC"/>
    <w:rsid w:val="00EA66FE"/>
    <w:rsid w:val="00EA69C7"/>
    <w:rsid w:val="00EA6CB8"/>
    <w:rsid w:val="00EA740B"/>
    <w:rsid w:val="00EA7FC9"/>
    <w:rsid w:val="00EB02FD"/>
    <w:rsid w:val="00EB0A6A"/>
    <w:rsid w:val="00EB0D57"/>
    <w:rsid w:val="00EB1415"/>
    <w:rsid w:val="00EB1794"/>
    <w:rsid w:val="00EB2160"/>
    <w:rsid w:val="00EB52C9"/>
    <w:rsid w:val="00EB70B6"/>
    <w:rsid w:val="00EC08D0"/>
    <w:rsid w:val="00EC0B22"/>
    <w:rsid w:val="00EC23D1"/>
    <w:rsid w:val="00EC2D81"/>
    <w:rsid w:val="00EC383B"/>
    <w:rsid w:val="00EC3B13"/>
    <w:rsid w:val="00EC3E2E"/>
    <w:rsid w:val="00EC46DE"/>
    <w:rsid w:val="00EC4E93"/>
    <w:rsid w:val="00EC5FAF"/>
    <w:rsid w:val="00EC6AE3"/>
    <w:rsid w:val="00EC6EB3"/>
    <w:rsid w:val="00ED0BF1"/>
    <w:rsid w:val="00ED20D5"/>
    <w:rsid w:val="00ED3CBA"/>
    <w:rsid w:val="00ED417D"/>
    <w:rsid w:val="00ED57C6"/>
    <w:rsid w:val="00ED5CD6"/>
    <w:rsid w:val="00ED5F89"/>
    <w:rsid w:val="00ED6E57"/>
    <w:rsid w:val="00EE43CF"/>
    <w:rsid w:val="00EE4D02"/>
    <w:rsid w:val="00EE50AE"/>
    <w:rsid w:val="00EE693D"/>
    <w:rsid w:val="00EE7ED1"/>
    <w:rsid w:val="00EF1619"/>
    <w:rsid w:val="00EF1EC5"/>
    <w:rsid w:val="00EF25E3"/>
    <w:rsid w:val="00EF2EF2"/>
    <w:rsid w:val="00EF3472"/>
    <w:rsid w:val="00EF34A3"/>
    <w:rsid w:val="00EF3CBD"/>
    <w:rsid w:val="00EF5F83"/>
    <w:rsid w:val="00EF6D25"/>
    <w:rsid w:val="00F00069"/>
    <w:rsid w:val="00F00523"/>
    <w:rsid w:val="00F02BB8"/>
    <w:rsid w:val="00F04C1A"/>
    <w:rsid w:val="00F05BA3"/>
    <w:rsid w:val="00F067CA"/>
    <w:rsid w:val="00F113DE"/>
    <w:rsid w:val="00F12F2A"/>
    <w:rsid w:val="00F13203"/>
    <w:rsid w:val="00F1349C"/>
    <w:rsid w:val="00F13B8C"/>
    <w:rsid w:val="00F1407A"/>
    <w:rsid w:val="00F14B6D"/>
    <w:rsid w:val="00F15997"/>
    <w:rsid w:val="00F15A61"/>
    <w:rsid w:val="00F17A46"/>
    <w:rsid w:val="00F2062B"/>
    <w:rsid w:val="00F232FA"/>
    <w:rsid w:val="00F2492E"/>
    <w:rsid w:val="00F26513"/>
    <w:rsid w:val="00F30304"/>
    <w:rsid w:val="00F3084D"/>
    <w:rsid w:val="00F36290"/>
    <w:rsid w:val="00F37A55"/>
    <w:rsid w:val="00F37DF0"/>
    <w:rsid w:val="00F409F4"/>
    <w:rsid w:val="00F40C13"/>
    <w:rsid w:val="00F41445"/>
    <w:rsid w:val="00F41740"/>
    <w:rsid w:val="00F4234A"/>
    <w:rsid w:val="00F423B5"/>
    <w:rsid w:val="00F42DCA"/>
    <w:rsid w:val="00F42F52"/>
    <w:rsid w:val="00F42F79"/>
    <w:rsid w:val="00F448A9"/>
    <w:rsid w:val="00F456F5"/>
    <w:rsid w:val="00F4609E"/>
    <w:rsid w:val="00F4662A"/>
    <w:rsid w:val="00F4784E"/>
    <w:rsid w:val="00F50400"/>
    <w:rsid w:val="00F5105A"/>
    <w:rsid w:val="00F51774"/>
    <w:rsid w:val="00F5189A"/>
    <w:rsid w:val="00F51B99"/>
    <w:rsid w:val="00F529C7"/>
    <w:rsid w:val="00F541CA"/>
    <w:rsid w:val="00F544E4"/>
    <w:rsid w:val="00F57064"/>
    <w:rsid w:val="00F6025A"/>
    <w:rsid w:val="00F60347"/>
    <w:rsid w:val="00F603A2"/>
    <w:rsid w:val="00F60541"/>
    <w:rsid w:val="00F60777"/>
    <w:rsid w:val="00F60827"/>
    <w:rsid w:val="00F60F1E"/>
    <w:rsid w:val="00F61390"/>
    <w:rsid w:val="00F637AE"/>
    <w:rsid w:val="00F640D8"/>
    <w:rsid w:val="00F644C3"/>
    <w:rsid w:val="00F64A4D"/>
    <w:rsid w:val="00F64FD4"/>
    <w:rsid w:val="00F652B8"/>
    <w:rsid w:val="00F65972"/>
    <w:rsid w:val="00F6608D"/>
    <w:rsid w:val="00F66381"/>
    <w:rsid w:val="00F67524"/>
    <w:rsid w:val="00F700EA"/>
    <w:rsid w:val="00F70820"/>
    <w:rsid w:val="00F70F85"/>
    <w:rsid w:val="00F71251"/>
    <w:rsid w:val="00F72105"/>
    <w:rsid w:val="00F7315D"/>
    <w:rsid w:val="00F73522"/>
    <w:rsid w:val="00F776C3"/>
    <w:rsid w:val="00F83F41"/>
    <w:rsid w:val="00F84B87"/>
    <w:rsid w:val="00F852AB"/>
    <w:rsid w:val="00F87CD2"/>
    <w:rsid w:val="00F90138"/>
    <w:rsid w:val="00F90CB9"/>
    <w:rsid w:val="00F91458"/>
    <w:rsid w:val="00F934F9"/>
    <w:rsid w:val="00F958CB"/>
    <w:rsid w:val="00F96CF5"/>
    <w:rsid w:val="00FA1367"/>
    <w:rsid w:val="00FA173B"/>
    <w:rsid w:val="00FA21A7"/>
    <w:rsid w:val="00FA313D"/>
    <w:rsid w:val="00FA5142"/>
    <w:rsid w:val="00FB1428"/>
    <w:rsid w:val="00FB1B08"/>
    <w:rsid w:val="00FB2954"/>
    <w:rsid w:val="00FB3602"/>
    <w:rsid w:val="00FB3AC0"/>
    <w:rsid w:val="00FB41B9"/>
    <w:rsid w:val="00FB52AF"/>
    <w:rsid w:val="00FC0562"/>
    <w:rsid w:val="00FC139F"/>
    <w:rsid w:val="00FC141F"/>
    <w:rsid w:val="00FC15B4"/>
    <w:rsid w:val="00FC15FE"/>
    <w:rsid w:val="00FC22CC"/>
    <w:rsid w:val="00FC2B68"/>
    <w:rsid w:val="00FC3F32"/>
    <w:rsid w:val="00FC43E4"/>
    <w:rsid w:val="00FC504F"/>
    <w:rsid w:val="00FC6C32"/>
    <w:rsid w:val="00FC7929"/>
    <w:rsid w:val="00FD39D8"/>
    <w:rsid w:val="00FD3FDF"/>
    <w:rsid w:val="00FD41C1"/>
    <w:rsid w:val="00FD5067"/>
    <w:rsid w:val="00FD6407"/>
    <w:rsid w:val="00FD6A4E"/>
    <w:rsid w:val="00FD7252"/>
    <w:rsid w:val="00FE40BC"/>
    <w:rsid w:val="00FE4BA5"/>
    <w:rsid w:val="00FE4D6B"/>
    <w:rsid w:val="00FE6174"/>
    <w:rsid w:val="00FE6453"/>
    <w:rsid w:val="00FE719C"/>
    <w:rsid w:val="00FF13F5"/>
    <w:rsid w:val="00FF16E9"/>
    <w:rsid w:val="00FF41AF"/>
    <w:rsid w:val="00FF45C9"/>
    <w:rsid w:val="00FF4806"/>
    <w:rsid w:val="00FF587A"/>
    <w:rsid w:val="00FF6ECC"/>
    <w:rsid w:val="00FF7537"/>
    <w:rsid w:val="00FF7B54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A81960"/>
    <w:rPr>
      <w:rFonts w:eastAsia="黑体"/>
      <w:b/>
    </w:rPr>
  </w:style>
  <w:style w:type="character" w:customStyle="1" w:styleId="af6">
    <w:name w:val="本文正文(强调) 字符"/>
    <w:basedOn w:val="af0"/>
    <w:link w:val="af5"/>
    <w:rsid w:val="00A81960"/>
    <w:rPr>
      <w:rFonts w:ascii="Times New Roman" w:eastAsia="黑体" w:hAnsi="Times New Roman" w:cs="Times New Roman"/>
      <w:b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2E5A30"/>
    <w:pPr>
      <w:spacing w:afterLines="50" w:after="50"/>
    </w:pPr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2E5A30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  <w:style w:type="paragraph" w:customStyle="1" w:styleId="msonormal0">
    <w:name w:val="msonormal"/>
    <w:basedOn w:val="a1"/>
    <w:rsid w:val="00D5204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ffff8">
    <w:name w:val="footnote reference"/>
    <w:basedOn w:val="a3"/>
    <w:uiPriority w:val="99"/>
    <w:semiHidden/>
    <w:unhideWhenUsed/>
    <w:rsid w:val="00BB14E5"/>
    <w:rPr>
      <w:vertAlign w:val="superscript"/>
    </w:rPr>
  </w:style>
  <w:style w:type="character" w:customStyle="1" w:styleId="MTConvertedEquation">
    <w:name w:val="MTConvertedEquation"/>
    <w:basedOn w:val="a3"/>
    <w:rsid w:val="00B8330B"/>
    <w:rPr>
      <w:rFonts w:ascii="Latin Modern Math" w:hAnsi="Latin Modern Math"/>
      <w:i/>
    </w:rPr>
  </w:style>
  <w:style w:type="paragraph" w:customStyle="1" w:styleId="MTDisplayEquation">
    <w:name w:val="MTDisplayEquation"/>
    <w:basedOn w:val="a2"/>
    <w:next w:val="a1"/>
    <w:link w:val="MTDisplayEquation0"/>
    <w:rsid w:val="00B8330B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符"/>
    <w:basedOn w:val="af0"/>
    <w:link w:val="MTDisplayEquation"/>
    <w:rsid w:val="00B8330B"/>
    <w:rPr>
      <w:rFonts w:ascii="Times New Roman" w:eastAsia="宋体" w:hAnsi="Times New Roman" w:cs="Times New Roman"/>
    </w:rPr>
  </w:style>
  <w:style w:type="paragraph" w:customStyle="1" w:styleId="afffff9">
    <w:name w:val="图"/>
    <w:basedOn w:val="a2"/>
    <w:next w:val="afd"/>
    <w:link w:val="afffffa"/>
    <w:qFormat/>
    <w:rsid w:val="0044528D"/>
    <w:pPr>
      <w:keepNext/>
      <w:ind w:firstLine="0"/>
      <w:jc w:val="center"/>
    </w:pPr>
    <w:rPr>
      <w:noProof/>
    </w:rPr>
  </w:style>
  <w:style w:type="character" w:customStyle="1" w:styleId="afffffa">
    <w:name w:val="图 字符"/>
    <w:basedOn w:val="af0"/>
    <w:link w:val="afffff9"/>
    <w:rsid w:val="0044528D"/>
    <w:rPr>
      <w:rFonts w:ascii="Times New Roman" w:eastAsia="宋体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35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4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866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98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46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013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01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8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0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9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2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33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3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96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7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7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9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14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9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7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7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51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6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98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80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9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2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2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17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98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9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12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71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6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94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461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526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0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02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3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2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1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1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7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6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51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72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8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9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1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12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18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99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0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2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56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07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1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2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75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5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6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42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8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2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76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68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9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69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24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1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2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5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7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24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5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202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8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6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4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76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67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44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8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0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8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00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87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0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8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6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69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33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4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8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81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80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13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1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56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0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29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16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6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09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3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933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27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6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93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4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03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0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3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73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6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370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9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74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46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5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7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2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9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51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99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93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1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3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6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74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61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9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5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9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0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88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6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94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70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8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08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36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10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8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61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36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8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50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1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9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50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83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49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2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82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1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79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454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283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7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78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9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2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854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41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36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8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4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992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48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9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70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6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9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73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1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9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74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586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3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64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38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9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96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44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1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81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13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51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67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56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89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2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9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03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6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91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6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1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9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2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96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3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29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9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40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47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767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6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10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1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4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45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76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01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47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7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0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2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61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67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5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18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0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03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5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11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8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9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11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20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23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68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9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99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66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10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25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48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5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97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59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9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40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14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30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45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2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44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83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55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9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7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1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02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116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43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93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58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90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10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4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7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4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24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35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0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4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5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56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8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23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21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7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34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37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9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9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74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9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8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50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74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55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2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14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1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71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585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46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6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33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9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33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42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3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6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07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166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6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1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3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0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1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83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83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1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0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27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69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29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4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61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12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41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32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4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9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22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23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4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85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02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5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74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0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06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3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6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9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34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0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7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6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5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77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0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9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6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3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66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5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26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9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0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0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8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13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16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1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0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46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1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50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96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2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8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39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6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0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8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6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0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8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15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29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6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4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5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1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61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96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6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6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32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6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5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8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0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19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2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9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4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0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8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0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11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9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12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51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1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4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5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54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6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03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63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85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9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5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43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5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5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7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64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23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3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53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83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9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1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50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98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94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58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44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15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84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71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7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0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9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1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4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52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8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39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1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76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72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15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99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6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1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24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2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57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34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9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87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0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2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78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2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2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0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7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4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0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1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32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3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9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5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082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7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62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24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790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5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83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1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3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78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34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18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0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1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1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0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6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1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6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43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4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3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81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55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5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0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03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7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8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47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30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0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7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9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9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2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70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58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97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4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25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7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62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5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0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5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03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2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83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3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6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61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04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0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6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23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9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4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94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1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12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3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32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37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580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77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82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1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88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2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2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81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08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50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74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94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39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0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36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23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6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1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0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93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0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60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60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3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45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8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15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37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4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7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946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63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15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06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2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870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4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11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83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1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3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261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44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9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73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73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63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9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7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66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9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1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96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5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18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6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17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54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6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4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9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63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96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47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5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95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2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28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9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6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1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87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921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1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75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8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9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35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66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45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36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61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92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9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631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2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2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6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07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60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66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915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13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469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3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37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3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5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8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40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6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82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6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47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02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6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54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53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11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01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21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4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80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1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99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60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88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04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21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62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9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2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3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4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1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64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46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01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5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040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53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9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14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9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2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14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85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1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46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057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2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29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72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49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72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17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1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23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51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7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7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0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3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83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0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2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15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4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00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4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53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319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8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09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39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47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0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52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6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99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7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58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6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88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75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3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55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64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4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8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29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15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8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06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2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54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9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46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19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9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6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3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82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1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529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8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3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4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47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2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55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7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842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84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67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2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3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3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93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1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38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9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0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2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35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4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4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803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61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17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50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9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55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04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8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21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8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320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51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5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66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151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04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96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94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6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494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0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6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2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2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57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62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3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9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22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4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68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771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570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870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36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3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0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7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2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75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37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0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0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46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9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2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6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57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4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3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2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83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0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0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1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0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9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94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8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9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39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9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15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2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2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0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17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1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8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8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7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1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7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46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4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02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0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20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15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1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9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1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17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36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61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5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6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36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2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55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6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17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4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5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7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80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2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28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44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2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2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573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6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0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56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0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6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9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4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17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8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5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7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5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2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62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4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67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69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0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77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27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83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4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41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1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6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0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7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67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1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8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0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1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56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1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6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1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84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35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02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6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1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18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0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9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8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4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6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4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8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8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26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1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1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11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6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3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77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9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6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27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2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21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1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2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8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86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6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30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0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3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5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37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45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1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8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3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7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34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9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0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1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8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3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7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9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6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3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6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03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29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05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21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5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59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9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07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9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86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1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7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3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7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0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0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4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1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41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0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05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73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9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3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82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88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9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8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9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3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3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70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2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15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43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87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5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51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6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53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1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03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33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1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3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1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3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27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9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82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0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0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07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6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0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58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75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8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9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5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6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86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95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7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68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732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1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01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2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6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7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8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52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49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50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01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1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4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9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67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78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87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5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7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53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2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2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65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2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58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7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02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22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2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67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94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24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47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7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7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8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4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1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67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0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2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1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84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8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91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4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45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6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59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74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801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09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5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34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17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0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938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38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24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1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7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27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36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3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58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01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91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90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9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86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20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43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501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05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83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17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7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117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4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71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3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6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55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84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6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64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2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44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04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66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0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53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7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3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7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43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92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9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0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2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4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9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8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0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28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6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26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64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18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71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65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3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5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6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0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92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1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91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091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9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8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4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1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54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6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06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2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96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7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0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62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2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64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8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1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18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86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82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2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92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94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6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8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3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12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97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8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80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33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23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6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2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5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2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00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1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4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22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2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49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7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22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6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99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46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0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61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46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1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95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3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0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00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51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31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9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6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7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1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12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34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6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8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3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0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37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9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65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96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18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31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8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1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2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97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8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2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7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30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0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26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3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43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4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62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0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8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8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0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1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0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46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76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29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64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12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3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02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1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0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6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3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5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87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05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8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3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9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4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1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92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56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62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4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0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7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1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1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3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9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1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93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34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0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4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4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0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0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06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01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1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646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89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9" Type="http://schemas.openxmlformats.org/officeDocument/2006/relationships/image" Target="media/image28.png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42" Type="http://schemas.openxmlformats.org/officeDocument/2006/relationships/image" Target="media/image31.png"/><Relationship Id="rId47" Type="http://schemas.openxmlformats.org/officeDocument/2006/relationships/image" Target="media/image36.png"/><Relationship Id="rId50" Type="http://schemas.openxmlformats.org/officeDocument/2006/relationships/hyperlink" Target="https://doi.org/10.1175/2009jcli2944.1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image" Target="media/image18.png"/><Relationship Id="rId11" Type="http://schemas.openxmlformats.org/officeDocument/2006/relationships/footer" Target="footer2.xml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40" Type="http://schemas.openxmlformats.org/officeDocument/2006/relationships/image" Target="media/image29.png"/><Relationship Id="rId45" Type="http://schemas.openxmlformats.org/officeDocument/2006/relationships/image" Target="media/image34.pn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19" Type="http://schemas.openxmlformats.org/officeDocument/2006/relationships/image" Target="media/image8.png"/><Relationship Id="rId31" Type="http://schemas.openxmlformats.org/officeDocument/2006/relationships/image" Target="media/image20.png"/><Relationship Id="rId44" Type="http://schemas.openxmlformats.org/officeDocument/2006/relationships/image" Target="media/image33.png"/><Relationship Id="rId52" Type="http://schemas.openxmlformats.org/officeDocument/2006/relationships/hyperlink" Target="https://doi.org/10.1073/pnas.0701020104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43" Type="http://schemas.openxmlformats.org/officeDocument/2006/relationships/image" Target="media/image32.png"/><Relationship Id="rId48" Type="http://schemas.openxmlformats.org/officeDocument/2006/relationships/hyperlink" Target="https://doi.org/10.1007/s13351-021-1139-2" TargetMode="External"/><Relationship Id="rId8" Type="http://schemas.openxmlformats.org/officeDocument/2006/relationships/header" Target="header1.xml"/><Relationship Id="rId51" Type="http://schemas.openxmlformats.org/officeDocument/2006/relationships/hyperlink" Target="https://doi.org/10.1175/jcli-3256.1" TargetMode="External"/><Relationship Id="rId3" Type="http://schemas.openxmlformats.org/officeDocument/2006/relationships/styles" Target="styles.xml"/><Relationship Id="rId12" Type="http://schemas.openxmlformats.org/officeDocument/2006/relationships/hyperlink" Target="https://psl.noaa.gov" TargetMode="External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image" Target="media/image27.png"/><Relationship Id="rId46" Type="http://schemas.openxmlformats.org/officeDocument/2006/relationships/image" Target="media/image35.png"/><Relationship Id="rId20" Type="http://schemas.openxmlformats.org/officeDocument/2006/relationships/image" Target="media/image9.png"/><Relationship Id="rId41" Type="http://schemas.openxmlformats.org/officeDocument/2006/relationships/image" Target="media/image30.png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5.png"/><Relationship Id="rId49" Type="http://schemas.openxmlformats.org/officeDocument/2006/relationships/hyperlink" Target="https://doi.org/10.1080/07350015.1998.10524743" TargetMode="Externa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2601D551-3DBD-4D96-9E79-7926E6EF26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93</TotalTime>
  <Pages>32</Pages>
  <Words>5448</Words>
  <Characters>31056</Characters>
  <Application>Microsoft Office Word</Application>
  <DocSecurity>0</DocSecurity>
  <Lines>258</Lines>
  <Paragraphs>72</Paragraphs>
  <ScaleCrop>false</ScaleCrop>
  <Company/>
  <LinksUpToDate>false</LinksUpToDate>
  <CharactersWithSpaces>36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545</cp:revision>
  <cp:lastPrinted>2022-05-14T03:39:00Z</cp:lastPrinted>
  <dcterms:created xsi:type="dcterms:W3CDTF">2022-07-09T13:16:00Z</dcterms:created>
  <dcterms:modified xsi:type="dcterms:W3CDTF">2022-07-24T0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